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bookmarkStart w:id="0" w:name="_GoBack"/>
      <w:bookmarkEnd w:id="0"/>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p>
    <w:p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p>
    <w:p w:rsidR="00E059F0"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p>
    <w:p w:rsidR="00220030" w:rsidRDefault="00220030" w:rsidP="0075328B">
      <w:pPr>
        <w:suppressLineNumbers/>
        <w:spacing w:line="240" w:lineRule="auto"/>
        <w:jc w:val="center"/>
        <w:rPr>
          <w:sz w:val="18"/>
          <w:szCs w:val="18"/>
        </w:rPr>
      </w:pPr>
    </w:p>
    <w:p w:rsidR="00220030" w:rsidRPr="00C82CE3" w:rsidRDefault="00220030" w:rsidP="0075328B">
      <w:pPr>
        <w:suppressLineNumbers/>
        <w:spacing w:line="240" w:lineRule="auto"/>
        <w:jc w:val="center"/>
        <w:rPr>
          <w:sz w:val="18"/>
          <w:szCs w:val="18"/>
        </w:rPr>
      </w:pPr>
      <w:r w:rsidRPr="00C82CE3">
        <w:rPr>
          <w:sz w:val="18"/>
          <w:szCs w:val="18"/>
        </w:rPr>
        <w:t>Texas A&amp;M University, College Station, Texas 77840</w:t>
      </w: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surrogat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irradiated to a low-</w:t>
      </w:r>
      <w:proofErr w:type="spellStart"/>
      <w:r w:rsidR="003B1EA3" w:rsidRPr="00A23156">
        <w:rPr>
          <w:sz w:val="21"/>
          <w:szCs w:val="21"/>
        </w:rPr>
        <w:t>burnup</w:t>
      </w:r>
      <w:proofErr w:type="spellEnd"/>
      <w:r w:rsidR="003B1EA3" w:rsidRPr="00A23156">
        <w:rPr>
          <w:sz w:val="21"/>
          <w:szCs w:val="21"/>
        </w:rPr>
        <w:t xml:space="preserve">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ized Pu DFs for a single contact extraction and back-extraction, while the second experiment had multiple contacts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Extraction (PUREX) could give indications of material origins, but that a broad </w:t>
      </w:r>
      <w:r w:rsidR="003669E1">
        <w:rPr>
          <w:sz w:val="21"/>
          <w:szCs w:val="21"/>
        </w:rPr>
        <w:lastRenderedPageBreak/>
        <w:t>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No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</w:fldData>
        </w:fldChar>
      </w:r>
      <w:r w:rsidR="000A098C">
        <w:rPr>
          <w:sz w:val="21"/>
          <w:szCs w:val="21"/>
        </w:rPr>
        <w:instrText xml:space="preserve"> ADDIN EN.CITE </w:instrText>
      </w:r>
      <w:r w:rsidR="000A098C">
        <w:rPr>
          <w:sz w:val="21"/>
          <w:szCs w:val="21"/>
        </w:rPr>
        <w:fldChar w:fldCharType="begin">
          <w:fldData xml:space="preserve">PEVuZE5vdGU+PENpdGU+PEF1dGhvcj5SZWFzPC9BdXRob3I+PFllYXI+MTk1NzwvWWVhcj48UmVj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</w:fldData>
        </w:fldChar>
      </w:r>
      <w:r w:rsidR="000A098C">
        <w:rPr>
          <w:sz w:val="21"/>
          <w:szCs w:val="21"/>
        </w:rPr>
        <w:instrText xml:space="preserve"> ADDIN EN.CITE.DATA </w:instrText>
      </w:r>
      <w:r w:rsidR="000A098C">
        <w:rPr>
          <w:sz w:val="21"/>
          <w:szCs w:val="21"/>
        </w:rPr>
      </w:r>
      <w:r w:rsidR="000A098C">
        <w:rPr>
          <w:sz w:val="21"/>
          <w:szCs w:val="21"/>
        </w:rPr>
        <w:fldChar w:fldCharType="end"/>
      </w:r>
      <w:r w:rsidR="003B1898">
        <w:rPr>
          <w:sz w:val="21"/>
          <w:szCs w:val="21"/>
        </w:rPr>
      </w:r>
      <w:r w:rsidR="003B1898">
        <w:rPr>
          <w:sz w:val="21"/>
          <w:szCs w:val="21"/>
        </w:rPr>
        <w:fldChar w:fldCharType="separate"/>
      </w:r>
      <w:r w:rsidR="000A098C">
        <w:rPr>
          <w:noProof/>
          <w:sz w:val="21"/>
          <w:szCs w:val="21"/>
        </w:rPr>
        <w:t>(Lanham 1950, Arker 1954, Chandler 1954, Reas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0A098C">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xml:space="preserve">, and Pu in a variety of concentrations </w:t>
      </w:r>
      <w:r w:rsidR="00564208">
        <w:rPr>
          <w:sz w:val="21"/>
          <w:szCs w:val="21"/>
        </w:rPr>
        <w:fldChar w:fldCharType="begin"/>
      </w:r>
      <w:r w:rsidR="00564208">
        <w:rPr>
          <w:sz w:val="21"/>
          <w:szCs w:val="21"/>
        </w:rP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rsidR="00564208">
        <w:rPr>
          <w:sz w:val="21"/>
          <w:szCs w:val="21"/>
        </w:rPr>
        <w:fldChar w:fldCharType="separate"/>
      </w:r>
      <w:r w:rsidR="00564208">
        <w:rPr>
          <w:noProof/>
          <w:sz w:val="21"/>
          <w:szCs w:val="21"/>
        </w:rPr>
        <w:t>(Prout 1957)</w:t>
      </w:r>
      <w:r w:rsidR="00564208">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 </w:instrText>
      </w:r>
      <w:r w:rsidR="00950490">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DATA </w:instrText>
      </w:r>
      <w:r w:rsidR="00950490">
        <w:rPr>
          <w:sz w:val="21"/>
          <w:szCs w:val="21"/>
        </w:rPr>
      </w:r>
      <w:r w:rsidR="00950490">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LiA4dGggZWQ8L3RpdGxlPjwvdGl0bGVzPjxrZXl3b3Jkcz48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</w:fldData>
        </w:fldChar>
      </w:r>
      <w:r w:rsidR="000A098C">
        <w:rPr>
          <w:sz w:val="21"/>
          <w:szCs w:val="21"/>
        </w:rPr>
        <w:instrText xml:space="preserve"> ADDIN EN.CITE </w:instrText>
      </w:r>
      <w:r w:rsidR="000A098C">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LiA4dGggZWQ8L3RpdGxlPjwvdGl0bGVzPjxrZXl3b3Jkcz48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</w:fldData>
        </w:fldChar>
      </w:r>
      <w:r w:rsidR="000A098C">
        <w:rPr>
          <w:sz w:val="21"/>
          <w:szCs w:val="21"/>
        </w:rPr>
        <w:instrText xml:space="preserve"> ADDIN EN.CITE.DATA </w:instrText>
      </w:r>
      <w:r w:rsidR="000A098C">
        <w:rPr>
          <w:sz w:val="21"/>
          <w:szCs w:val="21"/>
        </w:rPr>
      </w:r>
      <w:r w:rsidR="000A098C">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0A098C">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rsidR="00566E8A" w:rsidRDefault="00566E8A" w:rsidP="00743FD0">
      <w:pPr>
        <w:rPr>
          <w:sz w:val="21"/>
          <w:szCs w:val="21"/>
        </w:rPr>
      </w:pPr>
      <w:r>
        <w:rPr>
          <w:sz w:val="21"/>
          <w:szCs w:val="21"/>
        </w:rPr>
        <w:lastRenderedPageBreak/>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ntaining FP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w:t>
      </w:r>
      <w:proofErr w:type="spellStart"/>
      <w:r w:rsidR="00EE6D61">
        <w:rPr>
          <w:sz w:val="21"/>
          <w:szCs w:val="21"/>
        </w:rPr>
        <w:t>benchtop</w:t>
      </w:r>
      <w:proofErr w:type="spellEnd"/>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950490">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1" w:name="_Ref447543495"/>
      <w:r>
        <w:t xml:space="preserve">Equation </w:t>
      </w:r>
      <w:fldSimple w:instr=" SEQ Equation \* ARABIC ">
        <w:r w:rsidR="009A1680">
          <w:rPr>
            <w:noProof/>
          </w:rPr>
          <w:t>1</w:t>
        </w:r>
      </w:fldSimple>
      <w:bookmarkEnd w:id="1"/>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Pr="00A368BC">
        <w:rPr>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fldData xml:space="preserve">PEVuZE5vdGU+PENpdGU+PEF1dGhvcj5TdG9sbGVyPC9BdXRob3I+PFllYXI+MTk2MTwvWWVhcj48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</w:fldData>
        </w:fldChar>
      </w:r>
      <w:r w:rsidR="000A098C">
        <w:rPr>
          <w:sz w:val="21"/>
          <w:szCs w:val="21"/>
        </w:rPr>
        <w:instrText xml:space="preserve"> ADDIN EN.CITE </w:instrText>
      </w:r>
      <w:r w:rsidR="000A098C">
        <w:rPr>
          <w:sz w:val="21"/>
          <w:szCs w:val="21"/>
        </w:rPr>
        <w:fldChar w:fldCharType="begin">
          <w:fldData xml:space="preserve">PEVuZE5vdGU+PENpdGU+PEF1dGhvcj5TdG9sbGVyPC9BdXRob3I+PFllYXI+MTk2MTwvWWVhcj48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</w:fldData>
        </w:fldChar>
      </w:r>
      <w:r w:rsidR="000A098C">
        <w:rPr>
          <w:sz w:val="21"/>
          <w:szCs w:val="21"/>
        </w:rPr>
        <w:instrText xml:space="preserve"> ADDIN EN.CITE.DATA </w:instrText>
      </w:r>
      <w:r w:rsidR="000A098C">
        <w:rPr>
          <w:sz w:val="21"/>
          <w:szCs w:val="21"/>
        </w:rPr>
      </w:r>
      <w:r w:rsidR="000A098C">
        <w:rPr>
          <w:sz w:val="21"/>
          <w:szCs w:val="21"/>
        </w:rPr>
        <w:fldChar w:fldCharType="end"/>
      </w:r>
      <w:r w:rsidR="00A90E16">
        <w:rPr>
          <w:sz w:val="21"/>
          <w:szCs w:val="21"/>
        </w:rPr>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xml:space="preserve">, deposited in the organic (TBP) phase for a </w:t>
      </w:r>
      <w:r w:rsidR="003C1935">
        <w:rPr>
          <w:rFonts w:eastAsiaTheme="minorEastAsia"/>
          <w:sz w:val="21"/>
          <w:szCs w:val="21"/>
        </w:rPr>
        <w:lastRenderedPageBreak/>
        <w:t>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2" w:name="_Ref447544184"/>
      <w:r>
        <w:t xml:space="preserve">Equation </w:t>
      </w:r>
      <w:fldSimple w:instr=" SEQ Equation \* ARABIC ">
        <w:r w:rsidR="009A1680">
          <w:rPr>
            <w:noProof/>
          </w:rPr>
          <w:t>2</w:t>
        </w:r>
      </w:fldSimple>
      <w:bookmarkEnd w:id="2"/>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9A1680"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es are left in the aqueous phase. Conversely, “back-extraction” is the process by which a desired solute is extracted out of an organic solution through contact with an immiscible aqueous solution.</w:t>
      </w:r>
      <w:r w:rsidR="00493527">
        <w:rPr>
          <w:rFonts w:eastAsiaTheme="minorEastAsia"/>
          <w:sz w:val="21"/>
          <w:szCs w:val="21"/>
        </w:rPr>
        <w:t xml:space="preserve"> “Scrubbing” occurs</w:t>
      </w:r>
      <w:r w:rsidR="00D37E30">
        <w:rPr>
          <w:rFonts w:eastAsiaTheme="minorEastAsia"/>
          <w:sz w:val="21"/>
          <w:szCs w:val="21"/>
        </w:rPr>
        <w:t xml:space="preserve"> to transfer 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y the DF, which is fundamentally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3" w:name="_Ref447544422"/>
      <w:r>
        <w:t xml:space="preserve">Equation </w:t>
      </w:r>
      <w:fldSimple w:instr=" SEQ Equation \* ARABIC ">
        <w:r w:rsidR="009A1680">
          <w:rPr>
            <w:noProof/>
          </w:rPr>
          <w:t>3</w:t>
        </w:r>
      </w:fldSimple>
      <w:bookmarkEnd w:id="3"/>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lastRenderedPageBreak/>
        <w:t>Initial and final refer to the values before and after purification, respectively. DFs are also characteristic of different process cycles, and may have larger values ( &gt; 10</w:t>
      </w:r>
      <w:r>
        <w:rPr>
          <w:rFonts w:eastAsiaTheme="minorEastAsia"/>
          <w:sz w:val="21"/>
          <w:szCs w:val="21"/>
          <w:vertAlign w:val="superscript"/>
        </w:rPr>
        <w:t>7</w:t>
      </w:r>
      <w:r>
        <w:rPr>
          <w:rFonts w:eastAsiaTheme="minorEastAsia"/>
          <w:sz w:val="21"/>
          <w:szCs w:val="21"/>
        </w:rPr>
        <w:t xml:space="preserve">) for industrial scale PUREX compared to the </w:t>
      </w:r>
      <w:proofErr w:type="spellStart"/>
      <w:r>
        <w:rPr>
          <w:rFonts w:eastAsiaTheme="minorEastAsia"/>
          <w:sz w:val="21"/>
          <w:szCs w:val="21"/>
        </w:rPr>
        <w:t>bencht</w:t>
      </w:r>
      <w:r w:rsidR="008C2D16">
        <w:rPr>
          <w:rFonts w:eastAsiaTheme="minorEastAsia"/>
          <w:sz w:val="21"/>
          <w:szCs w:val="21"/>
        </w:rPr>
        <w:t>op</w:t>
      </w:r>
      <w:proofErr w:type="spellEnd"/>
      <w:r w:rsidR="008C2D16">
        <w:rPr>
          <w:rFonts w:eastAsiaTheme="minorEastAsia"/>
          <w:sz w:val="21"/>
          <w:szCs w:val="21"/>
        </w:rPr>
        <w:t xml:space="preserve"> scale version presented here</w:t>
      </w:r>
      <w:r w:rsidR="0070413F">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SGFuZGJvb2ssIFZvbHVtZSBJSSwgRnVlbCBS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Kb3VybmFsIEFydGljbGUiPjE3PC9yZWYtdHlwZT48Y29udHJpYnV0b3Jz
PjxhdXRob3JzPjxhdXRob3I+QmVuZWRpY3QsIE0uPC9hdXRob3I+PGF1dGhvcj5MZXZpLCBILjwv
YXV0aG9yPjxhdXRob3I+UGlnZm9yZCwgVC48L2F1dGhvcj48L2F1dGhvcnM+PC9jb250cmlidXRv
cnM+PHRpdGxlcz48dGl0bGU+TnVjbGVhciBjaGVtaWNhbCBlbmdpbmVlcmluZzwvdGl0bGU+PHNl
Y29uZGFyeS10aXRsZT5OdWNsLiBTY2kuIEVuZy48L3NlY29uZGFyeS10aXRsZT48L3RpdGxlcz48
cGVyaW9kaWNhbD48ZnVsbC10aXRsZT5OdWNsLiBTY2kuIEVuZy48L2Z1bGwtdGl0bGU+PC9wZXJp
b2RpY2FsPjx2b2x1bWU+ODI8L3ZvbHVtZT48bnVtYmVyPjQ8L251bWJlc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VybHM+PC91cmxzPjwvcmVjb3JkPjwvQ2l0ZT48L0VuZE5vdGU+AG==
</w:fldData>
        </w:fldChar>
      </w:r>
      <w:r w:rsidR="000A098C">
        <w:rPr>
          <w:rFonts w:eastAsiaTheme="minorEastAsia"/>
          <w:sz w:val="21"/>
          <w:szCs w:val="21"/>
        </w:rPr>
        <w:instrText xml:space="preserve"> ADDIN EN.CITE </w:instrText>
      </w:r>
      <w:r w:rsidR="000A098C">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SGFuZGJvb2ssIFZvbHVtZSBJSSwgRnVlbCBS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Kb3VybmFsIEFydGljbGUiPjE3PC9yZWYtdHlwZT48Y29udHJpYnV0b3Jz
PjxhdXRob3JzPjxhdXRob3I+QmVuZWRpY3QsIE0uPC9hdXRob3I+PGF1dGhvcj5MZXZpLCBILjwv
YXV0aG9yPjxhdXRob3I+UGlnZm9yZCwgVC48L2F1dGhvcj48L2F1dGhvcnM+PC9jb250cmlidXRv
cnM+PHRpdGxlcz48dGl0bGU+TnVjbGVhciBjaGVtaWNhbCBlbmdpbmVlcmluZzwvdGl0bGU+PHNl
Y29uZGFyeS10aXRsZT5OdWNsLiBTY2kuIEVuZy48L3NlY29uZGFyeS10aXRsZT48L3RpdGxlcz48
cGVyaW9kaWNhbD48ZnVsbC10aXRsZT5OdWNsLiBTY2kuIEVuZy48L2Z1bGwtdGl0bGU+PC9wZXJp
b2RpY2FsPjx2b2x1bWU+ODI8L3ZvbHVtZT48bnVtYmVyPjQ8L251bWJlc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VybHM+PC91cmxzPjwvcmVjb3JkPjwvQ2l0ZT48L0VuZE5vdGU+AG==
</w:fldData>
        </w:fldChar>
      </w:r>
      <w:r w:rsidR="000A098C">
        <w:rPr>
          <w:rFonts w:eastAsiaTheme="minorEastAsia"/>
          <w:sz w:val="21"/>
          <w:szCs w:val="21"/>
        </w:rPr>
        <w:instrText xml:space="preserve"> ADDIN EN.CITE.DATA </w:instrText>
      </w:r>
      <w:r w:rsidR="000A098C">
        <w:rPr>
          <w:rFonts w:eastAsiaTheme="minorEastAsia"/>
          <w:sz w:val="21"/>
          <w:szCs w:val="21"/>
        </w:rPr>
      </w:r>
      <w:r w:rsidR="000A098C">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 xml:space="preserve">Industrial processes 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4302E3">
        <w:rPr>
          <w:rFonts w:eastAsiaTheme="minorEastAsia"/>
          <w:sz w:val="21"/>
          <w:szCs w:val="21"/>
        </w:rPr>
        <w:t xml:space="preserve"> surrogate 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w:t>
      </w:r>
      <w:proofErr w:type="spellStart"/>
      <w:r>
        <w:rPr>
          <w:rFonts w:eastAsiaTheme="minorEastAsia"/>
          <w:sz w:val="21"/>
          <w:szCs w:val="21"/>
        </w:rPr>
        <w:t>burnup</w:t>
      </w:r>
      <w:proofErr w:type="spellEnd"/>
      <w:r>
        <w:rPr>
          <w:rFonts w:eastAsiaTheme="minorEastAsia"/>
          <w:sz w:val="21"/>
          <w:szCs w:val="21"/>
        </w:rPr>
        <w:t xml:space="preserve">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6564DA">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F2C27">
        <w:rPr>
          <w:rFonts w:eastAsiaTheme="minorEastAsia"/>
          <w:sz w:val="21"/>
          <w:szCs w:val="21"/>
        </w:rPr>
        <w:t xml:space="preserve">an ICP-MS </w:t>
      </w:r>
      <w:r w:rsidR="00072231">
        <w:rPr>
          <w:rFonts w:eastAsiaTheme="minorEastAsia"/>
          <w:sz w:val="21"/>
          <w:szCs w:val="21"/>
        </w:rPr>
        <w:t xml:space="preserve">measured </w:t>
      </w:r>
      <w:r w:rsidR="006564DA">
        <w:rPr>
          <w:rFonts w:eastAsiaTheme="minorEastAsia"/>
          <w:sz w:val="21"/>
          <w:szCs w:val="21"/>
        </w:rPr>
        <w:t xml:space="preserve">0.237 </w:t>
      </w:r>
      <w:r w:rsidR="00072231">
        <w:rPr>
          <w:rFonts w:eastAsiaTheme="minorEastAsia"/>
          <w:sz w:val="21"/>
          <w:szCs w:val="21"/>
        </w:rPr>
        <w:t xml:space="preserve">± 0.008 mg of Pu. After the short 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d from Alfa </w:t>
      </w:r>
      <w:proofErr w:type="spellStart"/>
      <w:r w:rsidR="00691943">
        <w:rPr>
          <w:rFonts w:eastAsiaTheme="minorEastAsia"/>
          <w:sz w:val="21"/>
          <w:szCs w:val="21"/>
        </w:rPr>
        <w:t>Aesar</w:t>
      </w:r>
      <w:proofErr w:type="spellEnd"/>
      <w:r w:rsidR="00691943">
        <w:rPr>
          <w:rFonts w:eastAsiaTheme="minorEastAsia"/>
          <w:sz w:val="21"/>
          <w:szCs w:val="21"/>
        </w:rPr>
        <w:t xml:space="preserve"> (Haverhill, MA,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006BD6">
        <w:rPr>
          <w:rFonts w:eastAsiaTheme="minorEastAsia"/>
          <w:sz w:val="21"/>
          <w:szCs w:val="21"/>
        </w:rPr>
        <w:t>(St. Louis, MO, USA)</w:t>
      </w:r>
      <w:r w:rsidR="00266E82">
        <w:rPr>
          <w:rFonts w:eastAsiaTheme="minorEastAsia"/>
          <w:sz w:val="21"/>
          <w:szCs w:val="21"/>
        </w:rPr>
        <w:t>, 69% nitric acid was acquired from Mallinckrodt Chemicals</w:t>
      </w:r>
      <w:r w:rsidR="00691943">
        <w:rPr>
          <w:rFonts w:eastAsiaTheme="minorEastAsia"/>
          <w:sz w:val="21"/>
          <w:szCs w:val="21"/>
        </w:rPr>
        <w:t xml:space="preserve"> (St. Louis, MO,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A,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0A098C">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w:t>
      </w:r>
      <w:r w:rsidR="00A959C9">
        <w:rPr>
          <w:rFonts w:eastAsiaTheme="minorEastAsia"/>
          <w:sz w:val="21"/>
          <w:szCs w:val="21"/>
        </w:rPr>
        <w:lastRenderedPageBreak/>
        <w:t xml:space="preserve">package GENIE-2000 version 3.2.1 </w:t>
      </w:r>
      <w:r w:rsidR="00635CEB">
        <w:rPr>
          <w:rFonts w:eastAsiaTheme="minorEastAsia"/>
          <w:sz w:val="21"/>
          <w:szCs w:val="21"/>
        </w:rPr>
        <w:fldChar w:fldCharType="begin"/>
      </w:r>
      <w:r w:rsidR="00635CEB">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 I and N</w:t>
      </w:r>
      <w:r w:rsidR="00E00957">
        <w:rPr>
          <w:rFonts w:eastAsiaTheme="minorEastAsia"/>
          <w:sz w:val="21"/>
          <w:szCs w:val="21"/>
          <w:vertAlign w:val="subscript"/>
        </w:rPr>
        <w:t>2</w:t>
      </w:r>
      <w:r w:rsidR="00E00957">
        <w:rPr>
          <w:rFonts w:eastAsiaTheme="minorEastAsia"/>
          <w:sz w:val="21"/>
          <w:szCs w:val="21"/>
        </w:rPr>
        <w:t xml:space="preserve">O were captured in a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27206B" w:rsidP="00745262">
      <w:pPr>
        <w:ind w:firstLine="360"/>
        <w:rPr>
          <w:rFonts w:eastAsiaTheme="minorEastAsia"/>
          <w:sz w:val="21"/>
          <w:szCs w:val="21"/>
        </w:rPr>
      </w:pPr>
      <w:r>
        <w:rPr>
          <w:rFonts w:eastAsiaTheme="minorEastAsia"/>
          <w:sz w:val="21"/>
          <w:szCs w:val="21"/>
        </w:rPr>
        <w:t xml:space="preserve">Experiments </w:t>
      </w:r>
      <w:r w:rsidR="00AA4D29">
        <w:rPr>
          <w:rFonts w:eastAsiaTheme="minorEastAsia"/>
          <w:sz w:val="21"/>
          <w:szCs w:val="21"/>
        </w:rPr>
        <w:t xml:space="preserve">started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w:t>
      </w:r>
      <w:r w:rsidR="00AA4D29">
        <w:rPr>
          <w:rFonts w:eastAsiaTheme="minorEastAsia"/>
          <w:sz w:val="21"/>
          <w:szCs w:val="21"/>
        </w:rPr>
        <w:lastRenderedPageBreak/>
        <w:t xml:space="preserve">separate. The phases were physically separated into two different vials through careful pipetting. </w:t>
      </w:r>
    </w:p>
    <w:p w:rsidR="00245533" w:rsidRPr="00AA4D29" w:rsidRDefault="00C05230" w:rsidP="00233720">
      <w:pPr>
        <w:ind w:firstLine="360"/>
        <w:rPr>
          <w:rFonts w:eastAsiaTheme="minorEastAsia"/>
          <w:sz w:val="21"/>
          <w:szCs w:val="21"/>
        </w:rPr>
      </w:pPr>
      <w:r>
        <w:rPr>
          <w:rFonts w:eastAsiaTheme="minorEastAsia"/>
          <w:sz w:val="21"/>
          <w:szCs w:val="21"/>
        </w:rPr>
        <w:t xml:space="preserve">Each extraction and back-extraction mixed organic and aqueous mixtures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BP were being added to the stock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41674">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 xml:space="preserve">The purpose of the first experiment was to quantify product recovery and DF values for a single contact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stock solution with a solution of 30 vol.% TBP with a kerosene </w:t>
      </w:r>
      <w:r w:rsidR="005572C7" w:rsidRPr="000A098C">
        <w:rPr>
          <w:sz w:val="21"/>
          <w:szCs w:val="21"/>
        </w:rPr>
        <w:t xml:space="preserve">diluent. After mixing and separation of the two phases, </w:t>
      </w:r>
      <w:proofErr w:type="gramStart"/>
      <w:r w:rsidR="005572C7" w:rsidRPr="000A098C">
        <w:rPr>
          <w:sz w:val="21"/>
          <w:szCs w:val="21"/>
        </w:rPr>
        <w:t>Pu(</w:t>
      </w:r>
      <w:proofErr w:type="gramEnd"/>
      <w:r w:rsidR="005572C7" w:rsidRPr="000A098C">
        <w:rPr>
          <w:sz w:val="21"/>
          <w:szCs w:val="21"/>
        </w:rPr>
        <w:t>IV) was reduced to Pu(III) and back-extracted by contacting the physically separated TBP solution with 0.75 M HNO</w:t>
      </w:r>
      <w:r w:rsidR="005572C7" w:rsidRPr="000A098C">
        <w:rPr>
          <w:sz w:val="21"/>
          <w:szCs w:val="21"/>
          <w:vertAlign w:val="subscript"/>
        </w:rPr>
        <w:t>3</w:t>
      </w:r>
      <w:r w:rsidR="005572C7" w:rsidRPr="000A098C">
        <w:rPr>
          <w:sz w:val="21"/>
          <w:szCs w:val="21"/>
        </w:rPr>
        <w:t xml:space="preserve"> in a 0.024 M ferrous </w:t>
      </w:r>
      <w:proofErr w:type="spellStart"/>
      <w:r w:rsidR="005572C7" w:rsidRPr="000A098C">
        <w:rPr>
          <w:sz w:val="21"/>
          <w:szCs w:val="21"/>
        </w:rPr>
        <w:t>sulfamate</w:t>
      </w:r>
      <w:proofErr w:type="spellEnd"/>
      <w:r w:rsidR="005572C7" w:rsidRPr="000A098C">
        <w:rPr>
          <w:sz w:val="21"/>
          <w:szCs w:val="21"/>
        </w:rPr>
        <w:t xml:space="preserve"> solution via oxidation of Fe(II). The stock solution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extract a large fraction of Pu. Utilizing the results from the first experiment, it was determined that contacting the prepared stock solution four times with TBP would extract over 90% of the Pu. Therefore, this experiment had four TBP contacts with the prepared stock solution. The four TBP solutions were then collected into a single </w:t>
      </w:r>
      <w:r w:rsidR="00006F55" w:rsidRPr="000A098C">
        <w:rPr>
          <w:sz w:val="21"/>
          <w:szCs w:val="21"/>
        </w:rPr>
        <w:lastRenderedPageBreak/>
        <w:t xml:space="preserve">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0A098C" w:rsidRPr="000A098C">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th the first cycle. The final solution Pu was reset with the addition of 0.5 mg of NaNO</w:t>
      </w:r>
      <w:r w:rsidR="00441B62" w:rsidRPr="000A098C">
        <w:rPr>
          <w:sz w:val="21"/>
          <w:szCs w:val="21"/>
          <w:vertAlign w:val="subscript"/>
        </w:rPr>
        <w:t>2</w:t>
      </w:r>
      <w:r w:rsidR="00441B62" w:rsidRPr="000A098C">
        <w:rPr>
          <w:sz w:val="21"/>
          <w:szCs w:val="21"/>
        </w:rPr>
        <w:t xml:space="preserve"> to convert all the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t>Results</w:t>
      </w:r>
    </w:p>
    <w:p w:rsidR="00D06BB4" w:rsidRDefault="004A377B" w:rsidP="00D06BB4">
      <w:pPr>
        <w:ind w:firstLine="360"/>
        <w:rPr>
          <w:sz w:val="21"/>
          <w:szCs w:val="21"/>
        </w:rPr>
      </w:pPr>
      <w:r>
        <w:rPr>
          <w:sz w:val="21"/>
          <w:szCs w:val="21"/>
        </w:rPr>
        <w:t xml:space="preserve">All results are presented for equal contact volumes between aqueous and organic solutions for both extraction and back extraction. Results are also depicted for a zero holdup volume. </w:t>
      </w:r>
    </w:p>
    <w:p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The DCs for U and Pu were determined by analyzing the stock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for U and Pu respectfully.</w:t>
      </w:r>
      <w:r w:rsidR="00C15A85">
        <w:rPr>
          <w:sz w:val="21"/>
          <w:szCs w:val="21"/>
        </w:rPr>
        <w:t xml:space="preserve"> </w:t>
      </w:r>
      <w:r w:rsidR="007422C7">
        <w:rPr>
          <w:sz w:val="21"/>
          <w:szCs w:val="21"/>
        </w:rPr>
        <w:lastRenderedPageBreak/>
        <w:t xml:space="preserve">Experiment 2 successfully recovered about 93% of the original Pu with less than 1% of the original U. </w:t>
      </w:r>
    </w:p>
    <w:p w:rsidR="00E50AB6" w:rsidRPr="00E50AB6" w:rsidRDefault="00E50AB6" w:rsidP="00E50AB6">
      <w:pPr>
        <w:keepNext/>
        <w:spacing w:line="240" w:lineRule="auto"/>
        <w:jc w:val="center"/>
        <w:rPr>
          <w:rFonts w:eastAsia="Times New Roman" w:cs="Times New Roman"/>
          <w:iCs/>
          <w:sz w:val="21"/>
          <w:szCs w:val="21"/>
        </w:rPr>
      </w:pPr>
      <w:bookmarkStart w:id="4"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4"/>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332"/>
        <w:gridCol w:w="779"/>
        <w:gridCol w:w="1465"/>
        <w:gridCol w:w="823"/>
      </w:tblGrid>
      <w:tr w:rsidR="00E50AB6" w:rsidRPr="00E50AB6" w:rsidTr="008F5B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50AB6" w:rsidRPr="00E50AB6" w:rsidRDefault="00E50AB6" w:rsidP="00E50AB6">
            <w:pPr>
              <w:spacing w:line="240" w:lineRule="auto"/>
              <w:contextualSpacing w:val="0"/>
              <w:jc w:val="left"/>
              <w:rPr>
                <w:b w:val="0"/>
                <w:bCs w:val="0"/>
                <w:sz w:val="21"/>
                <w:szCs w:val="21"/>
              </w:rPr>
            </w:pPr>
          </w:p>
        </w:tc>
        <w:tc>
          <w:tcPr>
            <w:tcW w:w="1332"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779"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c>
          <w:tcPr>
            <w:tcW w:w="1465"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c>
          <w:tcPr>
            <w:tcW w:w="823"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r>
      <w:tr w:rsidR="00E50AB6" w:rsidRPr="00E50AB6" w:rsidTr="008F5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1</w:t>
            </w:r>
          </w:p>
        </w:tc>
        <w:tc>
          <w:tcPr>
            <w:tcW w:w="1332" w:type="dxa"/>
          </w:tcPr>
          <w:p w:rsidR="00E50AB6" w:rsidRPr="00E50AB6" w:rsidRDefault="00732D80"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34</w:t>
            </w:r>
          </w:p>
        </w:tc>
        <w:tc>
          <w:tcPr>
            <w:tcW w:w="779" w:type="dxa"/>
          </w:tcPr>
          <w:p w:rsidR="00E50AB6" w:rsidRPr="00E50AB6" w:rsidRDefault="00732D80"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95</w:t>
            </w:r>
          </w:p>
        </w:tc>
        <w:tc>
          <w:tcPr>
            <w:tcW w:w="1465" w:type="dxa"/>
          </w:tcPr>
          <w:p w:rsidR="00E50AB6" w:rsidRPr="00E50AB6" w:rsidRDefault="000F70A4"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112</w:t>
            </w:r>
          </w:p>
        </w:tc>
        <w:tc>
          <w:tcPr>
            <w:tcW w:w="823" w:type="dxa"/>
          </w:tcPr>
          <w:p w:rsidR="00E50AB6" w:rsidRPr="00E50AB6" w:rsidRDefault="000F70A4"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13</w:t>
            </w:r>
          </w:p>
        </w:tc>
      </w:tr>
      <w:tr w:rsidR="00E50AB6" w:rsidRPr="00E50AB6" w:rsidTr="008F5B94">
        <w:tc>
          <w:tcPr>
            <w:cnfStyle w:val="001000000000" w:firstRow="0" w:lastRow="0" w:firstColumn="1" w:lastColumn="0" w:oddVBand="0" w:evenVBand="0" w:oddHBand="0" w:evenHBand="0" w:firstRowFirstColumn="0" w:firstRowLastColumn="0" w:lastRowFirstColumn="0" w:lastRowLastColumn="0"/>
            <w:tcW w:w="2359"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1</w:t>
            </w:r>
          </w:p>
        </w:tc>
        <w:tc>
          <w:tcPr>
            <w:tcW w:w="1332" w:type="dxa"/>
          </w:tcPr>
          <w:p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997</w:t>
            </w:r>
          </w:p>
        </w:tc>
        <w:tc>
          <w:tcPr>
            <w:tcW w:w="779" w:type="dxa"/>
          </w:tcPr>
          <w:p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42</w:t>
            </w:r>
          </w:p>
        </w:tc>
        <w:tc>
          <w:tcPr>
            <w:tcW w:w="1465" w:type="dxa"/>
          </w:tcPr>
          <w:p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68</w:t>
            </w:r>
          </w:p>
        </w:tc>
        <w:tc>
          <w:tcPr>
            <w:tcW w:w="823" w:type="dxa"/>
          </w:tcPr>
          <w:p w:rsidR="00E50AB6" w:rsidRPr="00E50AB6" w:rsidRDefault="009E066A"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3</w:t>
            </w:r>
          </w:p>
        </w:tc>
      </w:tr>
      <w:tr w:rsidR="00E50AB6" w:rsidRPr="00E50AB6" w:rsidTr="008F5B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2</w:t>
            </w:r>
          </w:p>
        </w:tc>
        <w:tc>
          <w:tcPr>
            <w:tcW w:w="1332" w:type="dxa"/>
          </w:tcPr>
          <w:p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30</w:t>
            </w:r>
          </w:p>
        </w:tc>
        <w:tc>
          <w:tcPr>
            <w:tcW w:w="779" w:type="dxa"/>
          </w:tcPr>
          <w:p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46</w:t>
            </w:r>
          </w:p>
        </w:tc>
        <w:tc>
          <w:tcPr>
            <w:tcW w:w="1465" w:type="dxa"/>
          </w:tcPr>
          <w:p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66</w:t>
            </w:r>
          </w:p>
        </w:tc>
        <w:tc>
          <w:tcPr>
            <w:tcW w:w="823" w:type="dxa"/>
          </w:tcPr>
          <w:p w:rsidR="00E50AB6" w:rsidRPr="00E50AB6" w:rsidRDefault="000F197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3</w:t>
            </w:r>
          </w:p>
        </w:tc>
      </w:tr>
      <w:tr w:rsidR="00E50AB6" w:rsidRPr="00E50AB6" w:rsidTr="008F5B94">
        <w:tc>
          <w:tcPr>
            <w:cnfStyle w:val="001000000000" w:firstRow="0" w:lastRow="0" w:firstColumn="1" w:lastColumn="0" w:oddVBand="0" w:evenVBand="0" w:oddHBand="0" w:evenHBand="0" w:firstRowFirstColumn="0" w:firstRowLastColumn="0" w:lastRowFirstColumn="0" w:lastRowLastColumn="0"/>
            <w:tcW w:w="2359"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Overall Experiment 2</w:t>
            </w:r>
          </w:p>
        </w:tc>
        <w:tc>
          <w:tcPr>
            <w:tcW w:w="1332" w:type="dxa"/>
          </w:tcPr>
          <w:p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927</w:t>
            </w:r>
          </w:p>
        </w:tc>
        <w:tc>
          <w:tcPr>
            <w:tcW w:w="779" w:type="dxa"/>
          </w:tcPr>
          <w:p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60</w:t>
            </w:r>
          </w:p>
        </w:tc>
        <w:tc>
          <w:tcPr>
            <w:tcW w:w="1465" w:type="dxa"/>
          </w:tcPr>
          <w:p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45</w:t>
            </w:r>
          </w:p>
        </w:tc>
        <w:tc>
          <w:tcPr>
            <w:tcW w:w="823" w:type="dxa"/>
          </w:tcPr>
          <w:p w:rsidR="00E50AB6" w:rsidRPr="00E50AB6" w:rsidRDefault="002D7F35"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03</w:t>
            </w:r>
          </w:p>
        </w:tc>
      </w:tr>
    </w:tbl>
    <w:p w:rsidR="00E50AB6" w:rsidRDefault="00E50AB6" w:rsidP="00781E07">
      <w:pPr>
        <w:ind w:firstLine="360"/>
        <w:rPr>
          <w:sz w:val="21"/>
          <w:szCs w:val="21"/>
        </w:rPr>
      </w:pPr>
    </w:p>
    <w:p w:rsidR="00E50AB6" w:rsidRDefault="00791265" w:rsidP="00010FDC">
      <w:pPr>
        <w:ind w:firstLine="360"/>
        <w:rPr>
          <w:sz w:val="21"/>
          <w:szCs w:val="21"/>
        </w:rPr>
      </w:pPr>
      <w:r>
        <w:rPr>
          <w:sz w:val="21"/>
          <w:szCs w:val="21"/>
        </w:rPr>
        <w:t>A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sidR="003C68F4">
        <w:rPr>
          <w:sz w:val="21"/>
          <w:szCs w:val="21"/>
        </w:rPr>
        <w:t xml:space="preserve">was back </w:t>
      </w:r>
      <w:r>
        <w:rPr>
          <w:sz w:val="21"/>
          <w:szCs w:val="21"/>
        </w:rPr>
        <w:t>extracted</w:t>
      </w:r>
      <w:r w:rsidR="004E3B0A">
        <w:rPr>
          <w:sz w:val="21"/>
          <w:szCs w:val="21"/>
        </w:rPr>
        <w:t xml:space="preserve"> with a single contact of 0.75 M HNO</w:t>
      </w:r>
      <w:r w:rsidR="004E3B0A">
        <w:rPr>
          <w:sz w:val="21"/>
          <w:szCs w:val="21"/>
          <w:vertAlign w:val="subscript"/>
        </w:rPr>
        <w:t>3</w:t>
      </w:r>
      <w:r w:rsidR="003C68F4">
        <w:rPr>
          <w:sz w:val="21"/>
          <w:szCs w:val="21"/>
        </w:rPr>
        <w:t xml:space="preserve"> in a 0.024 M iron </w:t>
      </w:r>
      <w:proofErr w:type="spellStart"/>
      <w:r w:rsidR="003C68F4">
        <w:rPr>
          <w:sz w:val="21"/>
          <w:szCs w:val="21"/>
        </w:rPr>
        <w:t>sulfamate</w:t>
      </w:r>
      <w:proofErr w:type="spellEnd"/>
      <w:r w:rsidR="003C68F4">
        <w:rPr>
          <w:sz w:val="21"/>
          <w:szCs w:val="21"/>
        </w:rPr>
        <w:t xml:space="preserve"> solution</w:t>
      </w:r>
      <w:r w:rsidR="0040746E">
        <w:rPr>
          <w:sz w:val="21"/>
          <w:szCs w:val="21"/>
        </w:rPr>
        <w:t xml:space="preserve"> in experiment 1</w:t>
      </w:r>
      <w:r w:rsidR="004E3B0A">
        <w:rPr>
          <w:sz w:val="21"/>
          <w:szCs w:val="21"/>
        </w:rPr>
        <w:t>.</w:t>
      </w:r>
      <w:r w:rsidR="003C68F4">
        <w:rPr>
          <w:sz w:val="21"/>
          <w:szCs w:val="21"/>
        </w:rPr>
        <w:t xml:space="preserve"> Experiment 2 had much smaller U back extraction due to the higher molar concentration of HNO</w:t>
      </w:r>
      <w:r w:rsidR="003C68F4">
        <w:rPr>
          <w:sz w:val="21"/>
          <w:szCs w:val="21"/>
          <w:vertAlign w:val="subscript"/>
        </w:rPr>
        <w:t>3</w:t>
      </w:r>
      <w:r w:rsidR="003C68F4">
        <w:rPr>
          <w:sz w:val="21"/>
          <w:szCs w:val="21"/>
        </w:rPr>
        <w:t xml:space="preserve"> in the back extraction solution</w:t>
      </w:r>
      <w:r w:rsidR="0040746E">
        <w:rPr>
          <w:sz w:val="21"/>
          <w:szCs w:val="21"/>
        </w:rPr>
        <w:t xml:space="preserve"> </w:t>
      </w:r>
      <w:r w:rsidR="0040746E">
        <w:rPr>
          <w:sz w:val="21"/>
          <w:szCs w:val="21"/>
        </w:rPr>
        <w:fldChar w:fldCharType="begin"/>
      </w:r>
      <w:r w:rsidR="0040746E">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40746E">
        <w:rPr>
          <w:sz w:val="21"/>
          <w:szCs w:val="21"/>
        </w:rPr>
        <w:fldChar w:fldCharType="separate"/>
      </w:r>
      <w:r w:rsidR="0040746E">
        <w:rPr>
          <w:noProof/>
          <w:sz w:val="21"/>
          <w:szCs w:val="21"/>
        </w:rPr>
        <w:t>(Benedict 1982)</w:t>
      </w:r>
      <w:r w:rsidR="0040746E">
        <w:rPr>
          <w:sz w:val="21"/>
          <w:szCs w:val="21"/>
        </w:rPr>
        <w:fldChar w:fldCharType="end"/>
      </w:r>
      <w:r w:rsidR="003C68F4">
        <w:rPr>
          <w:sz w:val="21"/>
          <w:szCs w:val="21"/>
        </w:rPr>
        <w:t>. This</w:t>
      </w:r>
      <w:r w:rsidR="0003051D">
        <w:rPr>
          <w:sz w:val="21"/>
          <w:szCs w:val="21"/>
        </w:rPr>
        <w:t xml:space="preserve"> can</w:t>
      </w:r>
      <w:r w:rsidR="003C68F4">
        <w:rPr>
          <w:sz w:val="21"/>
          <w:szCs w:val="21"/>
        </w:rPr>
        <w:t xml:space="preserve"> also led to lower Pu recovery because 4 M HNO</w:t>
      </w:r>
      <w:r w:rsidR="003C68F4">
        <w:rPr>
          <w:sz w:val="21"/>
          <w:szCs w:val="21"/>
          <w:vertAlign w:val="subscript"/>
        </w:rPr>
        <w:t>3</w:t>
      </w:r>
      <w:r w:rsidR="003C68F4">
        <w:rPr>
          <w:sz w:val="21"/>
          <w:szCs w:val="21"/>
        </w:rPr>
        <w:t xml:space="preserve"> much more rapidly oxidizes Fe(II), the agent which reduces Pu, with NO</w:t>
      </w:r>
      <w:r w:rsidR="003C68F4">
        <w:rPr>
          <w:sz w:val="21"/>
          <w:szCs w:val="21"/>
          <w:vertAlign w:val="subscript"/>
        </w:rPr>
        <w:t>2</w:t>
      </w:r>
      <w:r w:rsidR="003C68F4">
        <w:rPr>
          <w:sz w:val="21"/>
          <w:szCs w:val="21"/>
          <w:vertAlign w:val="superscript"/>
        </w:rPr>
        <w:t>-</w:t>
      </w:r>
      <w:r w:rsidR="003C68F4">
        <w:rPr>
          <w:sz w:val="21"/>
          <w:szCs w:val="21"/>
        </w:rPr>
        <w:t xml:space="preserve"> than 0.75 M HNO</w:t>
      </w:r>
      <w:r w:rsidR="003C68F4">
        <w:rPr>
          <w:sz w:val="21"/>
          <w:szCs w:val="21"/>
          <w:vertAlign w:val="subscript"/>
        </w:rPr>
        <w:t>3</w:t>
      </w:r>
      <w:r w:rsidR="00972BD5">
        <w:rPr>
          <w:sz w:val="21"/>
          <w:szCs w:val="21"/>
          <w:vertAlign w:val="subscript"/>
        </w:rPr>
        <w:t xml:space="preserve"> </w:t>
      </w:r>
      <w:r w:rsidR="00972BD5" w:rsidRPr="00972BD5">
        <w:rPr>
          <w:sz w:val="21"/>
          <w:szCs w:val="21"/>
        </w:rPr>
        <w:fldChar w:fldCharType="begin"/>
      </w:r>
      <w:r w:rsidR="00972BD5" w:rsidRPr="00972BD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972BD5" w:rsidRPr="00972BD5">
        <w:rPr>
          <w:sz w:val="21"/>
          <w:szCs w:val="21"/>
        </w:rPr>
        <w:fldChar w:fldCharType="separate"/>
      </w:r>
      <w:r w:rsidR="00972BD5" w:rsidRPr="00972BD5">
        <w:rPr>
          <w:noProof/>
          <w:sz w:val="21"/>
          <w:szCs w:val="21"/>
        </w:rPr>
        <w:t>(Stoller 1961)</w:t>
      </w:r>
      <w:r w:rsidR="00972BD5" w:rsidRPr="00972BD5">
        <w:rPr>
          <w:sz w:val="21"/>
          <w:szCs w:val="21"/>
        </w:rPr>
        <w:fldChar w:fldCharType="end"/>
      </w:r>
      <w:r w:rsidR="003C68F4">
        <w:rPr>
          <w:sz w:val="21"/>
          <w:szCs w:val="21"/>
        </w:rPr>
        <w:t>.</w:t>
      </w:r>
      <w:r w:rsidR="00972BD5">
        <w:rPr>
          <w:sz w:val="21"/>
          <w:szCs w:val="21"/>
        </w:rPr>
        <w:t xml:space="preserve"> This is also emphasized in the differences in Pu recovery between cycle 1 and cycle 2 of experiment 2, where cycle 2 back 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rsidR="005027F3" w:rsidRPr="002222F9" w:rsidRDefault="00C62A47" w:rsidP="00927BF6">
      <w:pPr>
        <w:rPr>
          <w:color w:val="FF0000"/>
          <w:sz w:val="21"/>
          <w:szCs w:val="21"/>
        </w:rPr>
      </w:pPr>
      <w:r w:rsidRPr="000A098C">
        <w:rPr>
          <w:sz w:val="21"/>
          <w:szCs w:val="21"/>
        </w:rPr>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045198" w:rsidRPr="000A098C">
        <w:rPr>
          <w:sz w:val="21"/>
          <w:szCs w:val="21"/>
        </w:rPr>
        <w:t>the initial solution as the stock solution and the final solution as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depicted because of the low signal in the mass spectrometry machine for these samples.</w:t>
      </w:r>
      <w:r w:rsidR="00927BF6">
        <w:rPr>
          <w:sz w:val="21"/>
          <w:szCs w:val="21"/>
        </w:rPr>
        <w:t xml:space="preserve"> </w:t>
      </w:r>
    </w:p>
    <w:p w:rsidR="0093517F" w:rsidRPr="000A098C" w:rsidRDefault="0093517F" w:rsidP="009A3733">
      <w:pPr>
        <w:ind w:firstLine="360"/>
        <w:rPr>
          <w:sz w:val="21"/>
          <w:szCs w:val="21"/>
        </w:rPr>
      </w:pPr>
    </w:p>
    <w:p w:rsidR="00B4560E" w:rsidRPr="000A098C" w:rsidRDefault="00B4560E" w:rsidP="00636933">
      <w:pPr>
        <w:pStyle w:val="Caption"/>
        <w:keepNext/>
        <w:spacing w:after="0"/>
        <w:rPr>
          <w:sz w:val="21"/>
          <w:szCs w:val="21"/>
        </w:rPr>
      </w:pPr>
      <w:bookmarkStart w:id="5"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5"/>
      <w:r w:rsidRPr="000A098C">
        <w:rPr>
          <w:noProof/>
          <w:sz w:val="21"/>
          <w:szCs w:val="21"/>
        </w:rPr>
        <w:t xml:space="preserve"> Decontamination factors for single and multiple contacts PUREX.</w:t>
      </w:r>
    </w:p>
    <w:tbl>
      <w:tblPr>
        <w:tblStyle w:val="TableGridLight"/>
        <w:tblW w:w="6754" w:type="dxa"/>
        <w:tblLook w:val="04A0" w:firstRow="1" w:lastRow="0" w:firstColumn="1" w:lastColumn="0" w:noHBand="0" w:noVBand="1"/>
      </w:tblPr>
      <w:tblGrid>
        <w:gridCol w:w="1345"/>
        <w:gridCol w:w="891"/>
        <w:gridCol w:w="558"/>
        <w:gridCol w:w="1350"/>
        <w:gridCol w:w="540"/>
        <w:gridCol w:w="2070"/>
      </w:tblGrid>
      <w:tr w:rsidR="0017438C" w:rsidRPr="000A098C" w:rsidTr="00C746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35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2  C1</w:t>
            </w:r>
          </w:p>
        </w:tc>
        <w:tc>
          <w:tcPr>
            <w:tcW w:w="54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207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lastRenderedPageBreak/>
              <w:t>Rb</w:t>
            </w:r>
            <w:proofErr w:type="spellEnd"/>
            <w:r w:rsidRPr="000A098C">
              <w:rPr>
                <w:sz w:val="21"/>
                <w:szCs w:val="21"/>
              </w:rPr>
              <w:t xml:space="preserve"> (37)</w:t>
            </w:r>
          </w:p>
        </w:tc>
        <w:tc>
          <w:tcPr>
            <w:tcW w:w="891" w:type="dxa"/>
          </w:tcPr>
          <w:p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350"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54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350"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54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2070"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Mo (42)</w:t>
            </w:r>
          </w:p>
        </w:tc>
        <w:tc>
          <w:tcPr>
            <w:tcW w:w="891" w:type="dxa"/>
          </w:tcPr>
          <w:p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350"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54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Ru (44)</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350"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54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2070"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350"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54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d (4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350" w:type="dxa"/>
          </w:tcPr>
          <w:p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54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2070"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s (55)</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350"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54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e (5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350"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54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2070" w:type="dxa"/>
          </w:tcPr>
          <w:p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350"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54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Pm (61)</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350"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54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2070"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Sm (6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350"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54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rsidTr="00C7469B">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350"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54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2070"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rsidTr="00C746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U (9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350" w:type="dxa"/>
          </w:tcPr>
          <w:p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540" w:type="dxa"/>
          </w:tcPr>
          <w:p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2070"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E60349" w:rsidRDefault="00E60349" w:rsidP="00E60349">
      <w:pPr>
        <w:ind w:firstLine="360"/>
        <w:rPr>
          <w:sz w:val="21"/>
          <w:szCs w:val="21"/>
        </w:rPr>
      </w:pPr>
      <w:proofErr w:type="spellStart"/>
      <w:r w:rsidRPr="00E60349">
        <w:rPr>
          <w:sz w:val="21"/>
          <w:szCs w:val="21"/>
        </w:rPr>
        <w:t>Exp</w:t>
      </w:r>
      <w:proofErr w:type="spellEnd"/>
      <w:r w:rsidRPr="00E60349">
        <w:rPr>
          <w:sz w:val="21"/>
          <w:szCs w:val="21"/>
        </w:rPr>
        <w:t xml:space="preserve"> 2 DF goes down b/c experiment guaranteed for it to go down</w:t>
      </w:r>
    </w:p>
    <w:p w:rsidR="00E60349" w:rsidRDefault="00E60349" w:rsidP="00E60349">
      <w:pPr>
        <w:ind w:firstLine="360"/>
        <w:rPr>
          <w:sz w:val="21"/>
          <w:szCs w:val="21"/>
        </w:rPr>
      </w:pPr>
    </w:p>
    <w:p w:rsidR="00F76A86" w:rsidRPr="000A098C" w:rsidRDefault="00F76A86" w:rsidP="00183D3B">
      <w:pPr>
        <w:ind w:firstLine="360"/>
        <w:rPr>
          <w:sz w:val="21"/>
          <w:szCs w:val="21"/>
        </w:rPr>
      </w:pPr>
      <w:r w:rsidRPr="000A098C">
        <w:rPr>
          <w:sz w:val="21"/>
          <w:szCs w:val="21"/>
        </w:rPr>
        <w:t>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ues because of multiple extraction and back extraction steps</w:t>
      </w:r>
      <w:r w:rsidR="00540CFF">
        <w:rPr>
          <w:sz w:val="21"/>
          <w:szCs w:val="21"/>
        </w:rPr>
        <w:t>.</w:t>
      </w:r>
    </w:p>
    <w:p w:rsidR="003E498F" w:rsidRPr="000A098C" w:rsidRDefault="00C0640C" w:rsidP="00722AB2">
      <w:pPr>
        <w:ind w:firstLine="360"/>
        <w:rPr>
          <w:sz w:val="21"/>
          <w:szCs w:val="21"/>
        </w:rPr>
      </w:pPr>
      <w:r w:rsidRPr="000A098C">
        <w:rPr>
          <w:sz w:val="21"/>
          <w:szCs w:val="21"/>
        </w:rPr>
        <w:fldChar w:fldCharType="begin"/>
      </w:r>
      <w:r w:rsidRPr="000A098C">
        <w:rPr>
          <w:sz w:val="21"/>
          <w:szCs w:val="21"/>
        </w:rPr>
        <w:instrText xml:space="preserve"> REF _Ref447709028 \h </w:instrText>
      </w:r>
      <w:r w:rsidR="000A098C">
        <w:rPr>
          <w:sz w:val="21"/>
          <w:szCs w:val="21"/>
        </w:rPr>
        <w:instrText xml:space="preserve"> \* MERGEFORMAT </w:instrText>
      </w:r>
      <w:r w:rsidRPr="000A098C">
        <w:rPr>
          <w:sz w:val="21"/>
          <w:szCs w:val="21"/>
        </w:rPr>
      </w:r>
      <w:r w:rsidRPr="000A098C">
        <w:rPr>
          <w:sz w:val="21"/>
          <w:szCs w:val="21"/>
        </w:rPr>
        <w:fldChar w:fldCharType="separate"/>
      </w:r>
      <w:r w:rsidR="009A1680" w:rsidRPr="000A098C">
        <w:rPr>
          <w:sz w:val="21"/>
          <w:szCs w:val="21"/>
        </w:rPr>
        <w:t xml:space="preserve">Figure </w:t>
      </w:r>
      <w:r w:rsidR="009A1680">
        <w:rPr>
          <w:noProof/>
          <w:sz w:val="21"/>
          <w:szCs w:val="21"/>
        </w:rPr>
        <w:t>1</w:t>
      </w:r>
      <w:r w:rsidRPr="000A098C">
        <w:rPr>
          <w:sz w:val="21"/>
          <w:szCs w:val="21"/>
        </w:rPr>
        <w:fldChar w:fldCharType="end"/>
      </w:r>
      <w:r w:rsidR="00077E30">
        <w:rPr>
          <w:sz w:val="21"/>
          <w:szCs w:val="21"/>
        </w:rPr>
        <w:t xml:space="preserve"> shows</w:t>
      </w:r>
      <w:r w:rsidRPr="000A098C">
        <w:rPr>
          <w:sz w:val="21"/>
          <w:szCs w:val="21"/>
        </w:rPr>
        <w:t xml:space="preserve"> theoretical DFs </w:t>
      </w:r>
      <w:r w:rsidR="0036701B">
        <w:rPr>
          <w:sz w:val="21"/>
          <w:szCs w:val="21"/>
        </w:rPr>
        <w:t>as a function of</w:t>
      </w:r>
      <w:r w:rsidRPr="000A098C">
        <w:rPr>
          <w:sz w:val="21"/>
          <w:szCs w:val="21"/>
        </w:rPr>
        <w:t xml:space="preserve"> extraction step</w:t>
      </w:r>
      <w:r w:rsidR="00077E30">
        <w:rPr>
          <w:sz w:val="21"/>
          <w:szCs w:val="21"/>
        </w:rPr>
        <w:t xml:space="preserve"> </w:t>
      </w:r>
      <w:r w:rsidR="0036701B">
        <w:rPr>
          <w:sz w:val="21"/>
          <w:szCs w:val="21"/>
        </w:rPr>
        <w:t>and</w:t>
      </w:r>
      <w:r w:rsidRPr="000A098C">
        <w:rPr>
          <w:sz w:val="21"/>
          <w:szCs w:val="21"/>
        </w:rPr>
        <w:t xml:space="preserve"> volume rati</w:t>
      </w:r>
      <w:r w:rsidR="0036701B">
        <w:rPr>
          <w:sz w:val="21"/>
          <w:szCs w:val="21"/>
        </w:rPr>
        <w:t>o</w:t>
      </w:r>
      <w:r w:rsidRPr="000A098C">
        <w:rPr>
          <w:sz w:val="21"/>
          <w:szCs w:val="21"/>
        </w:rPr>
        <w:t xml:space="preserve">. </w:t>
      </w:r>
      <w:r w:rsidR="0036701B">
        <w:rPr>
          <w:sz w:val="21"/>
          <w:szCs w:val="21"/>
        </w:rPr>
        <w:t>This</w:t>
      </w:r>
      <w:r w:rsidR="00497548" w:rsidRPr="00497548">
        <w:rPr>
          <w:sz w:val="21"/>
          <w:szCs w:val="21"/>
        </w:rPr>
        <w:t xml:space="preserve"> shows how DF decreases with increasing the number of contacts. Representative DC values corresponding to </w:t>
      </w:r>
      <w:proofErr w:type="gramStart"/>
      <w:r w:rsidR="00497548" w:rsidRPr="00497548">
        <w:rPr>
          <w:sz w:val="21"/>
          <w:szCs w:val="21"/>
        </w:rPr>
        <w:t>Pu(</w:t>
      </w:r>
      <w:proofErr w:type="gramEnd"/>
      <w:r w:rsidR="00497548" w:rsidRPr="00497548">
        <w:rPr>
          <w:sz w:val="21"/>
          <w:szCs w:val="21"/>
        </w:rPr>
        <w:t>IV) and the FPs were chosen to produce Figure 1.  The number of contacts decreases DF because less and less product is removed with each extraction, while the amount of contaminant removed is approximately equal.</w:t>
      </w:r>
    </w:p>
    <w:p w:rsidR="00C85567" w:rsidRPr="000A098C" w:rsidRDefault="00C85567" w:rsidP="00C85567">
      <w:pPr>
        <w:rPr>
          <w:sz w:val="21"/>
          <w:szCs w:val="21"/>
        </w:rPr>
      </w:pPr>
    </w:p>
    <w:p w:rsidR="00722AB2" w:rsidRPr="000A098C" w:rsidRDefault="00C85567" w:rsidP="00C85567">
      <w:pPr>
        <w:keepNext/>
        <w:spacing w:before="240" w:line="240" w:lineRule="auto"/>
        <w:jc w:val="center"/>
        <w:rPr>
          <w:sz w:val="21"/>
          <w:szCs w:val="21"/>
        </w:rPr>
      </w:pPr>
      <w:bookmarkStart w:id="6" w:name="_Ref448247143"/>
      <w:r w:rsidRPr="000A098C">
        <w:rPr>
          <w:noProof/>
          <w:sz w:val="21"/>
          <w:szCs w:val="21"/>
        </w:rPr>
        <w:lastRenderedPageBreak/>
        <w:drawing>
          <wp:anchor distT="0" distB="0" distL="114300" distR="114300" simplePos="0" relativeHeight="251658240" behindDoc="0" locked="0" layoutInCell="1" allowOverlap="1" wp14:anchorId="1E5399E0" wp14:editId="0842E3F8">
            <wp:simplePos x="0" y="0"/>
            <wp:positionH relativeFrom="column">
              <wp:posOffset>0</wp:posOffset>
            </wp:positionH>
            <wp:positionV relativeFrom="paragraph">
              <wp:posOffset>-3810</wp:posOffset>
            </wp:positionV>
            <wp:extent cx="4297680" cy="31482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1482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7" w:name="_Ref447709028"/>
      <w:r w:rsidR="00304B5E"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7"/>
      <w:bookmarkEnd w:id="6"/>
      <w:r w:rsidR="00304B5E" w:rsidRPr="000A098C">
        <w:rPr>
          <w:noProof/>
          <w:sz w:val="21"/>
          <w:szCs w:val="21"/>
        </w:rPr>
        <w:t xml:space="preserve"> DFs as a function of volume ratios for the first to fourth contact in TBP.</w:t>
      </w:r>
    </w:p>
    <w:p w:rsidR="000362C3" w:rsidRPr="000A098C" w:rsidRDefault="000362C3" w:rsidP="00497548">
      <w:pPr>
        <w:rPr>
          <w:rFonts w:eastAsiaTheme="minorEastAsia"/>
          <w:sz w:val="21"/>
          <w:szCs w:val="21"/>
        </w:rPr>
      </w:pPr>
    </w:p>
    <w:p w:rsidR="005027F3" w:rsidRPr="000A098C" w:rsidRDefault="00074C09" w:rsidP="00074C09">
      <w:pPr>
        <w:pStyle w:val="ListParagraph"/>
        <w:numPr>
          <w:ilvl w:val="0"/>
          <w:numId w:val="13"/>
        </w:numPr>
        <w:rPr>
          <w:b/>
          <w:sz w:val="21"/>
          <w:szCs w:val="21"/>
        </w:rPr>
      </w:pPr>
      <w:r w:rsidRPr="000A098C">
        <w:rPr>
          <w:b/>
          <w:sz w:val="21"/>
          <w:szCs w:val="21"/>
        </w:rPr>
        <w:t>Conclusions</w:t>
      </w:r>
    </w:p>
    <w:p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ment determined DC values for U, Pu,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U and Pu recovery for experiment 1 were (11.2 </w:t>
      </w:r>
      <w:r w:rsidR="00EE1843">
        <w:rPr>
          <w:sz w:val="21"/>
          <w:szCs w:val="21"/>
        </w:rPr>
        <w:t xml:space="preserve">± 1.3)% and (83.4 ± 9.5)% </w:t>
      </w:r>
      <w:r w:rsidR="00511DB4">
        <w:rPr>
          <w:sz w:val="21"/>
          <w:szCs w:val="21"/>
        </w:rPr>
        <w:t>while the same values for experiment 2 cycle 1 were (6.8 ± 0.3)% and (99.7 ± 4.2)%</w:t>
      </w:r>
      <w:r w:rsidR="00DE5A01">
        <w:rPr>
          <w:sz w:val="21"/>
          <w:szCs w:val="21"/>
        </w:rPr>
        <w:t xml:space="preserve">. DF values for </w:t>
      </w:r>
      <w:r w:rsidR="00DE5A01">
        <w:rPr>
          <w:sz w:val="21"/>
          <w:szCs w:val="21"/>
          <w:vertAlign w:val="superscript"/>
        </w:rPr>
        <w:t>133</w:t>
      </w:r>
      <w:r w:rsidR="00DE5A01">
        <w:rPr>
          <w:sz w:val="21"/>
          <w:szCs w:val="21"/>
        </w:rPr>
        <w:t>Cs were determined to be (176.6 ± 28.0</w:t>
      </w:r>
      <w:proofErr w:type="gramStart"/>
      <w:r w:rsidR="00DE5A01">
        <w:rPr>
          <w:sz w:val="21"/>
          <w:szCs w:val="21"/>
        </w:rPr>
        <w:t>)%</w:t>
      </w:r>
      <w:proofErr w:type="gramEnd"/>
      <w:r w:rsidR="00DE5A01">
        <w:rPr>
          <w:sz w:val="21"/>
          <w:szCs w:val="21"/>
        </w:rPr>
        <w:t xml:space="preserve"> and (52.9 ±3.9)% for experiment 1 and experiment 2 cycle 1 respectively. DF values were lower than industrial scale PUREX plants due to multiple extraction and back extraction steps without an intermittent scrubbing step. Future experiments will utilize a scrubbing stage in the PUREX process.</w:t>
      </w:r>
    </w:p>
    <w:p w:rsidR="00495052" w:rsidRPr="00504DEA" w:rsidRDefault="000F21D6" w:rsidP="00504DEA">
      <w:pPr>
        <w:suppressLineNumbers/>
        <w:rPr>
          <w:b/>
          <w:sz w:val="22"/>
          <w:szCs w:val="22"/>
        </w:rPr>
      </w:pPr>
      <w:r w:rsidRPr="00504DEA">
        <w:rPr>
          <w:b/>
          <w:sz w:val="22"/>
          <w:szCs w:val="22"/>
        </w:rPr>
        <w:lastRenderedPageBreak/>
        <w:t>R</w:t>
      </w:r>
      <w:r w:rsidR="00504DEA">
        <w:rPr>
          <w:b/>
          <w:sz w:val="22"/>
          <w:szCs w:val="22"/>
        </w:rPr>
        <w:t>eferences</w:t>
      </w:r>
    </w:p>
    <w:p w:rsidR="004050B8" w:rsidRPr="004050B8" w:rsidRDefault="00495052" w:rsidP="004050B8">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4050B8" w:rsidRPr="004050B8">
        <w:t xml:space="preserve">Alcock, K., F. Bedford, W. Hardwick and H. McKay (1957). "Tri-n-butyl phosphate as an extracting solvent for inorganic nitrates—I: Zirconium nitrate." </w:t>
      </w:r>
      <w:r w:rsidR="004050B8" w:rsidRPr="004050B8">
        <w:rPr>
          <w:u w:val="single"/>
        </w:rPr>
        <w:t>Journal of Inorganic and Nuclear Chemistry</w:t>
      </w:r>
      <w:r w:rsidR="004050B8" w:rsidRPr="004050B8">
        <w:t xml:space="preserve"> 4(2): 100-105.</w:t>
      </w:r>
    </w:p>
    <w:p w:rsidR="004050B8" w:rsidRPr="004050B8" w:rsidRDefault="004050B8" w:rsidP="004050B8">
      <w:pPr>
        <w:pStyle w:val="EndNoteBibliography"/>
        <w:ind w:left="720" w:hanging="720"/>
      </w:pPr>
      <w:r w:rsidRPr="004050B8">
        <w:t xml:space="preserve">Alcock, K., G. Best, E. Hesford and H. McKay (1958). "Tri-n-butyl phosphate as an extracting solvent for inorganic nitrates—V: Further results for the tetra-and hexavalent actinide nitrates." </w:t>
      </w:r>
      <w:r w:rsidRPr="004050B8">
        <w:rPr>
          <w:u w:val="single"/>
        </w:rPr>
        <w:t>Journal of Inorganic and Nuclear Chemistry</w:t>
      </w:r>
      <w:r w:rsidRPr="004050B8">
        <w:t xml:space="preserve"> 6(4): 328-333.</w:t>
      </w:r>
    </w:p>
    <w:p w:rsidR="004050B8" w:rsidRPr="004050B8" w:rsidRDefault="004050B8" w:rsidP="004050B8">
      <w:pPr>
        <w:pStyle w:val="EndNoteBibliography"/>
        <w:ind w:left="720" w:hanging="720"/>
      </w:pPr>
      <w:r w:rsidRPr="004050B8">
        <w:t xml:space="preserve">Arker, A. J. (1954). "Terminal Report on Purex Program in KAPL Separations Pilot Plant." </w:t>
      </w:r>
      <w:r w:rsidRPr="004050B8">
        <w:rPr>
          <w:u w:val="single"/>
        </w:rPr>
        <w:t>Knolls Atomic Power Laboratory</w:t>
      </w:r>
      <w:r w:rsidRPr="004050B8">
        <w:t>.</w:t>
      </w:r>
    </w:p>
    <w:p w:rsidR="004050B8" w:rsidRPr="004050B8" w:rsidRDefault="004050B8" w:rsidP="004050B8">
      <w:pPr>
        <w:pStyle w:val="EndNoteBibliography"/>
        <w:ind w:left="720" w:hanging="720"/>
      </w:pPr>
      <w:r w:rsidRPr="004050B8">
        <w:t xml:space="preserve">Benedict, M., H. Levi and T. Pigford (1982). "Nuclear chemical engineering." </w:t>
      </w:r>
      <w:r w:rsidRPr="004050B8">
        <w:rPr>
          <w:u w:val="single"/>
        </w:rPr>
        <w:t>Nucl. Sci. Eng.</w:t>
      </w:r>
      <w:r w:rsidRPr="004050B8">
        <w:t xml:space="preserve"> 82(4).</w:t>
      </w:r>
    </w:p>
    <w:p w:rsidR="004050B8" w:rsidRPr="004050B8" w:rsidRDefault="004050B8" w:rsidP="004050B8">
      <w:pPr>
        <w:pStyle w:val="EndNoteBibliography"/>
        <w:ind w:left="720" w:hanging="720"/>
      </w:pPr>
      <w:r w:rsidRPr="004050B8">
        <w:t xml:space="preserve">Best, G., E. Hesford and H. McKay (1959). "Tri-n-butyl phosphate as an extracting agent for inorganic nitrates-VII: The trivalent actinide nitrates." </w:t>
      </w:r>
      <w:r w:rsidRPr="004050B8">
        <w:rPr>
          <w:u w:val="single"/>
        </w:rPr>
        <w:t>Journal of Inorganic and Nuclear Chemistry</w:t>
      </w:r>
      <w:r w:rsidRPr="004050B8">
        <w:t xml:space="preserve"> 12(1): 136-140.</w:t>
      </w:r>
    </w:p>
    <w:p w:rsidR="004050B8" w:rsidRPr="004050B8" w:rsidRDefault="004050B8" w:rsidP="004050B8">
      <w:pPr>
        <w:pStyle w:val="EndNoteBibliography"/>
        <w:ind w:left="720" w:hanging="720"/>
      </w:pPr>
      <w:r w:rsidRPr="004050B8">
        <w:t xml:space="preserve">Best, G., H. McKay and P. Woodgate (1957). "Tri-n-butyl phosphate as an extracting solvent for inorganic nitrates—III The plutonium nitrates." </w:t>
      </w:r>
      <w:r w:rsidRPr="004050B8">
        <w:rPr>
          <w:u w:val="single"/>
        </w:rPr>
        <w:t>Journal of Inorganic and Nuclear Chemistry</w:t>
      </w:r>
      <w:r w:rsidRPr="004050B8">
        <w:t xml:space="preserve"> 4(5): 315-320.</w:t>
      </w:r>
    </w:p>
    <w:p w:rsidR="004050B8" w:rsidRPr="004050B8" w:rsidRDefault="004050B8" w:rsidP="004050B8">
      <w:pPr>
        <w:pStyle w:val="EndNoteBibliography"/>
        <w:ind w:left="720" w:hanging="720"/>
      </w:pPr>
      <w:r w:rsidRPr="004050B8">
        <w:t xml:space="preserve">Canberra. (2013). "Genie 2000 Basic Spectroscopy Software."   Retrieved 4/6/2016, from </w:t>
      </w:r>
      <w:hyperlink r:id="rId9" w:history="1">
        <w:r w:rsidRPr="004050B8">
          <w:rPr>
            <w:rStyle w:val="Hyperlink"/>
          </w:rPr>
          <w:t>http://www.canberra.com/products/radiochemistry_lab/pdf/G2K-BasicSpect-SS-C40220.pdf</w:t>
        </w:r>
      </w:hyperlink>
      <w:r w:rsidRPr="004050B8">
        <w:t>.</w:t>
      </w:r>
    </w:p>
    <w:p w:rsidR="004050B8" w:rsidRPr="004050B8" w:rsidRDefault="004050B8" w:rsidP="004050B8">
      <w:pPr>
        <w:pStyle w:val="EndNoteBibliography"/>
        <w:ind w:left="720" w:hanging="720"/>
      </w:pPr>
      <w:r w:rsidRPr="004050B8">
        <w:t xml:space="preserve">Canberra. (2013). "Standard Electrode Coaxial Ge Detectors (SEGe)."   Retrieved 4/6/2016, from </w:t>
      </w:r>
      <w:hyperlink r:id="rId10" w:history="1">
        <w:r w:rsidRPr="004050B8">
          <w:rPr>
            <w:rStyle w:val="Hyperlink"/>
          </w:rPr>
          <w:t>http://www.canberra.com/products/detectors/pdf/SEGe-detectors-C40021.pdf</w:t>
        </w:r>
      </w:hyperlink>
      <w:r w:rsidRPr="004050B8">
        <w:t>.</w:t>
      </w:r>
    </w:p>
    <w:p w:rsidR="004050B8" w:rsidRPr="004050B8" w:rsidRDefault="004050B8" w:rsidP="004050B8">
      <w:pPr>
        <w:pStyle w:val="EndNoteBibliography"/>
        <w:ind w:left="720" w:hanging="720"/>
      </w:pPr>
      <w:r w:rsidRPr="004050B8">
        <w:t xml:space="preserve">Chandler, D. O. D. a. J. M. (1954). "Terminal Report for the ORNL Pilot Plant Investigation of the Purex Process." </w:t>
      </w:r>
      <w:r w:rsidRPr="004050B8">
        <w:rPr>
          <w:u w:val="single"/>
        </w:rPr>
        <w:t>Oak Ridge National Laboratory</w:t>
      </w:r>
      <w:r w:rsidRPr="004050B8">
        <w:t xml:space="preserve"> USAEC Report ORNL -1519.</w:t>
      </w:r>
    </w:p>
    <w:p w:rsidR="004050B8" w:rsidRPr="004050B8" w:rsidRDefault="004050B8" w:rsidP="004050B8">
      <w:pPr>
        <w:pStyle w:val="EndNoteBibliography"/>
        <w:ind w:left="720" w:hanging="720"/>
      </w:pPr>
      <w:r w:rsidRPr="004050B8">
        <w:t xml:space="preserve">Chirayath, S. S., J. M. Osborn and T. M. Coles (2015). "Trace Fission Product Ratios for Nuclear Forensics Attribution of Weapons-Grade Plutonium from Fast and Thermal Reactors." </w:t>
      </w:r>
      <w:r w:rsidRPr="004050B8">
        <w:rPr>
          <w:u w:val="single"/>
        </w:rPr>
        <w:t>Science &amp; Global Security</w:t>
      </w:r>
      <w:r w:rsidRPr="004050B8">
        <w:t xml:space="preserve"> 23(1): 48-67.</w:t>
      </w:r>
    </w:p>
    <w:p w:rsidR="004050B8" w:rsidRPr="004050B8" w:rsidRDefault="004050B8" w:rsidP="004050B8">
      <w:pPr>
        <w:pStyle w:val="EndNoteBibliography"/>
        <w:ind w:left="720" w:hanging="720"/>
      </w:pPr>
      <w:r w:rsidRPr="004050B8">
        <w:t xml:space="preserve">Colburn, A. P. (1939). "Simplified calculation of diffusional processes." </w:t>
      </w:r>
      <w:r w:rsidRPr="004050B8">
        <w:rPr>
          <w:u w:val="single"/>
        </w:rPr>
        <w:t>general consideration of two-film resistances</w:t>
      </w:r>
      <w:r w:rsidRPr="004050B8">
        <w:t xml:space="preserve"> 35: 211-236.</w:t>
      </w:r>
    </w:p>
    <w:p w:rsidR="004050B8" w:rsidRPr="004050B8" w:rsidRDefault="004050B8" w:rsidP="004050B8">
      <w:pPr>
        <w:pStyle w:val="EndNoteBibliography"/>
        <w:ind w:left="720" w:hanging="720"/>
      </w:pPr>
      <w:r w:rsidRPr="004050B8">
        <w:t xml:space="preserve">Hesford, E., E. Jackson and H. McKay (1959). "Tri-n-butyl phosphate as an extracting agent for inorganic nitrates—VI Further results for the rare earth nitrates." </w:t>
      </w:r>
      <w:r w:rsidRPr="004050B8">
        <w:rPr>
          <w:u w:val="single"/>
        </w:rPr>
        <w:t>Journal of Inorganic and Nuclear Chemistry</w:t>
      </w:r>
      <w:r w:rsidRPr="004050B8">
        <w:t xml:space="preserve"> 9(3-4): 279-289.</w:t>
      </w:r>
    </w:p>
    <w:p w:rsidR="004050B8" w:rsidRPr="004050B8" w:rsidRDefault="004050B8" w:rsidP="004050B8">
      <w:pPr>
        <w:pStyle w:val="EndNoteBibliography"/>
        <w:ind w:left="720" w:hanging="720"/>
      </w:pPr>
      <w:r w:rsidRPr="004050B8">
        <w:t xml:space="preserve">Hesford, E., H. McKay and D. Scargill (1957). "Tri-n-butyl phosphate as an extracting solvent for inorganic nitrates—IV Thorium nitrate." </w:t>
      </w:r>
      <w:r w:rsidRPr="004050B8">
        <w:rPr>
          <w:u w:val="single"/>
        </w:rPr>
        <w:t>Journal of Inorganic and Nuclear Chemistry</w:t>
      </w:r>
      <w:r w:rsidRPr="004050B8">
        <w:t xml:space="preserve"> 4(5): 321-325.</w:t>
      </w:r>
    </w:p>
    <w:p w:rsidR="004050B8" w:rsidRPr="004050B8" w:rsidRDefault="004050B8" w:rsidP="004050B8">
      <w:pPr>
        <w:pStyle w:val="EndNoteBibliography"/>
        <w:ind w:left="720" w:hanging="720"/>
      </w:pPr>
      <w:r w:rsidRPr="004050B8">
        <w:lastRenderedPageBreak/>
        <w:t xml:space="preserve">Lanham, W. B. and A. T. Gresky (1950). "Purex Process Laboratory Development." </w:t>
      </w:r>
      <w:r w:rsidRPr="004050B8">
        <w:rPr>
          <w:u w:val="single"/>
        </w:rPr>
        <w:t>Oak Ridge National Laboratory</w:t>
      </w:r>
      <w:r w:rsidRPr="004050B8">
        <w:t xml:space="preserve"> USAEC Report ORNL-717.</w:t>
      </w:r>
    </w:p>
    <w:p w:rsidR="004050B8" w:rsidRPr="004050B8" w:rsidRDefault="004050B8" w:rsidP="004050B8">
      <w:pPr>
        <w:pStyle w:val="EndNoteBibliography"/>
        <w:ind w:left="720" w:hanging="720"/>
      </w:pPr>
      <w:r w:rsidRPr="004050B8">
        <w:t xml:space="preserve">Long, J. T. (1967). </w:t>
      </w:r>
      <w:r w:rsidRPr="004050B8">
        <w:rPr>
          <w:u w:val="single"/>
        </w:rPr>
        <w:t>Engineering for nuclear fuel reprocessing</w:t>
      </w:r>
      <w:r w:rsidRPr="004050B8">
        <w:t>, New York : Gordon and Breach Science Publishers, [1967].</w:t>
      </w:r>
    </w:p>
    <w:p w:rsidR="004050B8" w:rsidRPr="004050B8" w:rsidRDefault="004050B8" w:rsidP="004050B8">
      <w:pPr>
        <w:pStyle w:val="EndNoteBibliography"/>
        <w:ind w:left="720" w:hanging="720"/>
      </w:pPr>
      <w:r w:rsidRPr="004050B8">
        <w:t xml:space="preserve">PerkinElmer. (2009). "PerkinElmer NexION 300X quadrupole ICP-MS."   Retrieved 4/6/2016, from </w:t>
      </w:r>
      <w:hyperlink r:id="rId11" w:history="1">
        <w:r w:rsidRPr="004050B8">
          <w:rPr>
            <w:rStyle w:val="Hyperlink"/>
          </w:rPr>
          <w:t>https://partners.perkinelmer.com/Content/DealerSalesInfo/Product%20Lines/Inorganic/ICP-MS/Brochures/NexION%20300%20BRO_DEF.pdf</w:t>
        </w:r>
      </w:hyperlink>
      <w:r w:rsidRPr="004050B8">
        <w:t>.</w:t>
      </w:r>
    </w:p>
    <w:p w:rsidR="004050B8" w:rsidRPr="004050B8" w:rsidRDefault="004050B8" w:rsidP="004050B8">
      <w:pPr>
        <w:pStyle w:val="EndNoteBibliography"/>
        <w:ind w:left="720" w:hanging="720"/>
      </w:pPr>
      <w:r w:rsidRPr="004050B8">
        <w:t xml:space="preserve">Perry, R. H. and D. W. Green (2008). </w:t>
      </w:r>
      <w:r w:rsidRPr="004050B8">
        <w:rPr>
          <w:u w:val="single"/>
        </w:rPr>
        <w:t>Perry's chemical engineers' handbook. 8th ed</w:t>
      </w:r>
      <w:r w:rsidRPr="004050B8">
        <w:t>, New York : McGraw-Hill, [2008]. 8th ed. / prepared by a staff of specialists under the editorial direction of editor-in-chief, Don W. Green, late editor, Robert H. Perry.</w:t>
      </w:r>
    </w:p>
    <w:p w:rsidR="004050B8" w:rsidRPr="004050B8" w:rsidRDefault="004050B8" w:rsidP="004050B8">
      <w:pPr>
        <w:pStyle w:val="EndNoteBibliography"/>
        <w:ind w:left="720" w:hanging="720"/>
      </w:pPr>
      <w:r w:rsidRPr="004050B8">
        <w:t>Prout, W. (1957). Equilibrium Distribution Data for PUREX and Similar Extraction Processes.</w:t>
      </w:r>
    </w:p>
    <w:p w:rsidR="004050B8" w:rsidRPr="004050B8" w:rsidRDefault="004050B8" w:rsidP="004050B8">
      <w:pPr>
        <w:pStyle w:val="EndNoteBibliography"/>
        <w:ind w:left="720" w:hanging="720"/>
      </w:pPr>
      <w:r w:rsidRPr="004050B8">
        <w:t>Reas, W. (1957). The PUREX Process-A Solvent Extraction Reprocessing Method For Irradiated Uranium.</w:t>
      </w:r>
    </w:p>
    <w:p w:rsidR="004050B8" w:rsidRPr="004050B8" w:rsidRDefault="004050B8" w:rsidP="004050B8">
      <w:pPr>
        <w:pStyle w:val="EndNoteBibliography"/>
        <w:ind w:left="720" w:hanging="720"/>
      </w:pPr>
      <w:r w:rsidRPr="004050B8">
        <w:t xml:space="preserve">Scargill, D., K. Alcock, J. Fletcher, E. Hesford and H. McKay (1957). "Tri-n-butyl phosphate as an extracting solvent for inorganic nitrates—II Yttrium and the lower lanthanide nitrates." </w:t>
      </w:r>
      <w:r w:rsidRPr="004050B8">
        <w:rPr>
          <w:u w:val="single"/>
        </w:rPr>
        <w:t>Journal of Inorganic and Nuclear Chemistry</w:t>
      </w:r>
      <w:r w:rsidRPr="004050B8">
        <w:t xml:space="preserve"> 4(5): 304-314.</w:t>
      </w:r>
    </w:p>
    <w:p w:rsidR="004050B8" w:rsidRPr="004050B8" w:rsidRDefault="004050B8" w:rsidP="004050B8">
      <w:pPr>
        <w:pStyle w:val="EndNoteBibliography"/>
        <w:ind w:left="720" w:hanging="720"/>
      </w:pPr>
      <w:r w:rsidRPr="004050B8">
        <w:t xml:space="preserve">Sherwood, T. K. and R. L. Pigford (1952). </w:t>
      </w:r>
      <w:r w:rsidRPr="004050B8">
        <w:rPr>
          <w:u w:val="single"/>
        </w:rPr>
        <w:t>Absorption and extraction. 2d ed</w:t>
      </w:r>
      <w:r w:rsidRPr="004050B8">
        <w:t>, New York : McGraw-Hill, 1952.</w:t>
      </w:r>
    </w:p>
    <w:p w:rsidR="004050B8" w:rsidRPr="004050B8" w:rsidRDefault="004050B8" w:rsidP="004050B8">
      <w:pPr>
        <w:pStyle w:val="EndNoteBibliography"/>
        <w:ind w:left="720" w:hanging="720"/>
      </w:pPr>
      <w:r w:rsidRPr="004050B8">
        <w:t>Simpson, F. M. and D. J. Law (2010). Nuclear Fuel Reprocessing - INL/EXT-10-17753, Idaho National Laboratory (INL). Sponsoring Organization: DOE - NE.</w:t>
      </w:r>
    </w:p>
    <w:p w:rsidR="004050B8" w:rsidRPr="004050B8" w:rsidRDefault="004050B8" w:rsidP="004050B8">
      <w:pPr>
        <w:pStyle w:val="EndNoteBibliography"/>
        <w:ind w:left="720" w:hanging="720"/>
      </w:pPr>
      <w:r w:rsidRPr="004050B8">
        <w:t xml:space="preserve">Stoller, S. and R. Richards (1961). "Reactor Handbook, Volume II, Fuel Reprocessing." </w:t>
      </w:r>
      <w:r w:rsidRPr="004050B8">
        <w:rPr>
          <w:u w:val="single"/>
        </w:rPr>
        <w:t>Inter science Publishers, Inc., New York</w:t>
      </w:r>
      <w:r w:rsidRPr="004050B8">
        <w:t>.</w:t>
      </w:r>
    </w:p>
    <w:p w:rsidR="004050B8" w:rsidRPr="004050B8" w:rsidRDefault="004050B8" w:rsidP="004050B8">
      <w:pPr>
        <w:pStyle w:val="EndNoteBibliography"/>
        <w:ind w:left="720" w:hanging="720"/>
      </w:pPr>
      <w:r w:rsidRPr="004050B8">
        <w:t xml:space="preserve">Swinney, M. (2015). </w:t>
      </w:r>
      <w:r w:rsidRPr="004050B8">
        <w:rPr>
          <w:u w:val="single"/>
        </w:rPr>
        <w:t>Experimental and Computational Assessment of Trace Nuclide Ratios in Weapons Grade Plutonium for Nuclear Forensics Analysis</w:t>
      </w:r>
      <w:r w:rsidRPr="004050B8">
        <w:t>. Doctor of Philosophy, Texas A&amp;M University.</w:t>
      </w:r>
    </w:p>
    <w:p w:rsidR="004050B8" w:rsidRPr="004050B8" w:rsidRDefault="004050B8" w:rsidP="004050B8">
      <w:pPr>
        <w:pStyle w:val="EndNoteBibliography"/>
        <w:ind w:left="720" w:hanging="720"/>
      </w:pPr>
      <w:r w:rsidRPr="004050B8">
        <w:t xml:space="preserve">Zakrzewski, B. and V. Jordanov (2013). "Versatility of Modern Digital Signal Processing: LYNX® - A Platform for Global Spectroscopy Applications." </w:t>
      </w:r>
      <w:r w:rsidRPr="004050B8">
        <w:rPr>
          <w:u w:val="single"/>
        </w:rPr>
        <w:t>Digital Nuclear Spectroscopy</w:t>
      </w:r>
      <w:r w:rsidRPr="004050B8">
        <w:t>: 87.</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2"/>
      <w:footerReference w:type="first" r:id="rId13"/>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5DB" w:rsidRDefault="006E15DB" w:rsidP="00A24836">
      <w:pPr>
        <w:spacing w:line="240" w:lineRule="auto"/>
      </w:pPr>
      <w:r>
        <w:separator/>
      </w:r>
    </w:p>
  </w:endnote>
  <w:endnote w:type="continuationSeparator" w:id="0">
    <w:p w:rsidR="006E15DB" w:rsidRDefault="006E15D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9A1680">
          <w:rPr>
            <w:noProof/>
          </w:rPr>
          <w:t>2</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9A1680">
      <w:rPr>
        <w:noProof/>
        <w:sz w:val="20"/>
        <w:szCs w:val="20"/>
      </w:rPr>
      <w:t>April 22,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5DB" w:rsidRDefault="006E15DB" w:rsidP="00A24836">
      <w:pPr>
        <w:spacing w:line="240" w:lineRule="auto"/>
      </w:pPr>
      <w:r>
        <w:separator/>
      </w:r>
    </w:p>
  </w:footnote>
  <w:footnote w:type="continuationSeparator" w:id="0">
    <w:p w:rsidR="006E15DB" w:rsidRDefault="006E15D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8&lt;/item&gt;&lt;item&gt;179&lt;/item&gt;&lt;item&gt;180&lt;/item&gt;&lt;item&gt;181&lt;/item&gt;&lt;item&gt;183&lt;/item&gt;&lt;item&gt;185&lt;/item&gt;&lt;item&gt;186&lt;/item&gt;&lt;item&gt;187&lt;/item&gt;&lt;item&gt;190&lt;/item&gt;&lt;item&gt;202&lt;/item&gt;&lt;item&gt;205&lt;/item&gt;&lt;item&gt;206&lt;/item&gt;&lt;item&gt;207&lt;/item&gt;&lt;/record-ids&gt;&lt;/item&gt;&lt;/Libraries&gt;"/>
  </w:docVars>
  <w:rsids>
    <w:rsidRoot w:val="00C83BF7"/>
    <w:rsid w:val="0000575E"/>
    <w:rsid w:val="00006BD6"/>
    <w:rsid w:val="00006F55"/>
    <w:rsid w:val="00007AB8"/>
    <w:rsid w:val="00007E98"/>
    <w:rsid w:val="0001052E"/>
    <w:rsid w:val="00010FDC"/>
    <w:rsid w:val="00014CDB"/>
    <w:rsid w:val="00014F9B"/>
    <w:rsid w:val="00020AAB"/>
    <w:rsid w:val="00021587"/>
    <w:rsid w:val="0002264F"/>
    <w:rsid w:val="00022A05"/>
    <w:rsid w:val="0003051D"/>
    <w:rsid w:val="000312D5"/>
    <w:rsid w:val="00032A03"/>
    <w:rsid w:val="00032CD2"/>
    <w:rsid w:val="00034F6B"/>
    <w:rsid w:val="000362C3"/>
    <w:rsid w:val="00040169"/>
    <w:rsid w:val="00042393"/>
    <w:rsid w:val="00042C2A"/>
    <w:rsid w:val="0004449A"/>
    <w:rsid w:val="00045198"/>
    <w:rsid w:val="00050313"/>
    <w:rsid w:val="00050FCB"/>
    <w:rsid w:val="00053748"/>
    <w:rsid w:val="000537EE"/>
    <w:rsid w:val="00056061"/>
    <w:rsid w:val="0006127F"/>
    <w:rsid w:val="00061DBC"/>
    <w:rsid w:val="000628BB"/>
    <w:rsid w:val="000633C1"/>
    <w:rsid w:val="00072231"/>
    <w:rsid w:val="000727FC"/>
    <w:rsid w:val="00073AC3"/>
    <w:rsid w:val="00074C09"/>
    <w:rsid w:val="00075DF2"/>
    <w:rsid w:val="00076E22"/>
    <w:rsid w:val="00077E30"/>
    <w:rsid w:val="000804E6"/>
    <w:rsid w:val="00080A81"/>
    <w:rsid w:val="00083B94"/>
    <w:rsid w:val="00096118"/>
    <w:rsid w:val="000A098C"/>
    <w:rsid w:val="000A14E7"/>
    <w:rsid w:val="000A2EE7"/>
    <w:rsid w:val="000A415C"/>
    <w:rsid w:val="000A6490"/>
    <w:rsid w:val="000B4468"/>
    <w:rsid w:val="000C39AA"/>
    <w:rsid w:val="000C5E4E"/>
    <w:rsid w:val="000D0F7B"/>
    <w:rsid w:val="000D2E3F"/>
    <w:rsid w:val="000D3DB4"/>
    <w:rsid w:val="000D5818"/>
    <w:rsid w:val="000D5BC8"/>
    <w:rsid w:val="000E081D"/>
    <w:rsid w:val="000E4078"/>
    <w:rsid w:val="000F197D"/>
    <w:rsid w:val="000F21D6"/>
    <w:rsid w:val="000F70A4"/>
    <w:rsid w:val="001062EB"/>
    <w:rsid w:val="001101B8"/>
    <w:rsid w:val="0011257D"/>
    <w:rsid w:val="001135DC"/>
    <w:rsid w:val="00116F7B"/>
    <w:rsid w:val="00117D32"/>
    <w:rsid w:val="00117FBC"/>
    <w:rsid w:val="00122613"/>
    <w:rsid w:val="00127B1A"/>
    <w:rsid w:val="00130C9F"/>
    <w:rsid w:val="001325F3"/>
    <w:rsid w:val="00132B62"/>
    <w:rsid w:val="0013330A"/>
    <w:rsid w:val="001371AC"/>
    <w:rsid w:val="0014075D"/>
    <w:rsid w:val="00140E89"/>
    <w:rsid w:val="00141E3C"/>
    <w:rsid w:val="00142E59"/>
    <w:rsid w:val="00144A86"/>
    <w:rsid w:val="00145047"/>
    <w:rsid w:val="00150F08"/>
    <w:rsid w:val="001559F2"/>
    <w:rsid w:val="00161EA6"/>
    <w:rsid w:val="0017232F"/>
    <w:rsid w:val="00172D8B"/>
    <w:rsid w:val="0017438C"/>
    <w:rsid w:val="001754B7"/>
    <w:rsid w:val="00175A47"/>
    <w:rsid w:val="001770A3"/>
    <w:rsid w:val="0018236A"/>
    <w:rsid w:val="00183D3B"/>
    <w:rsid w:val="001944D9"/>
    <w:rsid w:val="001973F5"/>
    <w:rsid w:val="001A268C"/>
    <w:rsid w:val="001A3811"/>
    <w:rsid w:val="001A3C34"/>
    <w:rsid w:val="001B6AD0"/>
    <w:rsid w:val="001B7675"/>
    <w:rsid w:val="001C0F25"/>
    <w:rsid w:val="001C3439"/>
    <w:rsid w:val="001C49F5"/>
    <w:rsid w:val="001C7F77"/>
    <w:rsid w:val="001D519B"/>
    <w:rsid w:val="001E21DF"/>
    <w:rsid w:val="001E322D"/>
    <w:rsid w:val="001E4580"/>
    <w:rsid w:val="001F3865"/>
    <w:rsid w:val="001F3F6E"/>
    <w:rsid w:val="001F450F"/>
    <w:rsid w:val="001F4E11"/>
    <w:rsid w:val="00200507"/>
    <w:rsid w:val="00205930"/>
    <w:rsid w:val="0021068A"/>
    <w:rsid w:val="00212D89"/>
    <w:rsid w:val="00216D66"/>
    <w:rsid w:val="00220030"/>
    <w:rsid w:val="00220533"/>
    <w:rsid w:val="002222F9"/>
    <w:rsid w:val="00224E33"/>
    <w:rsid w:val="00225096"/>
    <w:rsid w:val="002273ED"/>
    <w:rsid w:val="00233720"/>
    <w:rsid w:val="00233913"/>
    <w:rsid w:val="00241447"/>
    <w:rsid w:val="00241674"/>
    <w:rsid w:val="00243D8D"/>
    <w:rsid w:val="00245098"/>
    <w:rsid w:val="00245533"/>
    <w:rsid w:val="00250BB9"/>
    <w:rsid w:val="00252258"/>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2490"/>
    <w:rsid w:val="00304B5E"/>
    <w:rsid w:val="0030543D"/>
    <w:rsid w:val="00310257"/>
    <w:rsid w:val="003112E2"/>
    <w:rsid w:val="00313F43"/>
    <w:rsid w:val="00322A6F"/>
    <w:rsid w:val="00327116"/>
    <w:rsid w:val="0032758E"/>
    <w:rsid w:val="00330F39"/>
    <w:rsid w:val="00340802"/>
    <w:rsid w:val="003408ED"/>
    <w:rsid w:val="00344869"/>
    <w:rsid w:val="00344F57"/>
    <w:rsid w:val="00347416"/>
    <w:rsid w:val="00350920"/>
    <w:rsid w:val="0035190C"/>
    <w:rsid w:val="0036361E"/>
    <w:rsid w:val="003669E1"/>
    <w:rsid w:val="0036701B"/>
    <w:rsid w:val="003675FE"/>
    <w:rsid w:val="00367BA0"/>
    <w:rsid w:val="003735EA"/>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EFB"/>
    <w:rsid w:val="004050B8"/>
    <w:rsid w:val="0040746E"/>
    <w:rsid w:val="00410BCD"/>
    <w:rsid w:val="00413692"/>
    <w:rsid w:val="0041370E"/>
    <w:rsid w:val="004138DF"/>
    <w:rsid w:val="00423B73"/>
    <w:rsid w:val="004250A5"/>
    <w:rsid w:val="004302E3"/>
    <w:rsid w:val="00440B8B"/>
    <w:rsid w:val="004414EC"/>
    <w:rsid w:val="00441572"/>
    <w:rsid w:val="00441B62"/>
    <w:rsid w:val="00450600"/>
    <w:rsid w:val="00454BFF"/>
    <w:rsid w:val="00455020"/>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30B0D"/>
    <w:rsid w:val="00531D48"/>
    <w:rsid w:val="00534BF6"/>
    <w:rsid w:val="00536B36"/>
    <w:rsid w:val="00540CFF"/>
    <w:rsid w:val="00540DCF"/>
    <w:rsid w:val="00552EAA"/>
    <w:rsid w:val="00555919"/>
    <w:rsid w:val="005559B4"/>
    <w:rsid w:val="005572C7"/>
    <w:rsid w:val="00560B9A"/>
    <w:rsid w:val="00564208"/>
    <w:rsid w:val="005648BA"/>
    <w:rsid w:val="00566C45"/>
    <w:rsid w:val="00566E8A"/>
    <w:rsid w:val="00570851"/>
    <w:rsid w:val="005712D4"/>
    <w:rsid w:val="005722F3"/>
    <w:rsid w:val="00573070"/>
    <w:rsid w:val="005735E9"/>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31CB"/>
    <w:rsid w:val="006E6551"/>
    <w:rsid w:val="006E7792"/>
    <w:rsid w:val="006F56A8"/>
    <w:rsid w:val="006F5721"/>
    <w:rsid w:val="0070413F"/>
    <w:rsid w:val="007051C2"/>
    <w:rsid w:val="00711276"/>
    <w:rsid w:val="00715AC4"/>
    <w:rsid w:val="007204FF"/>
    <w:rsid w:val="00722AB2"/>
    <w:rsid w:val="00731251"/>
    <w:rsid w:val="007325E0"/>
    <w:rsid w:val="00732D80"/>
    <w:rsid w:val="007422C7"/>
    <w:rsid w:val="00743FD0"/>
    <w:rsid w:val="00744435"/>
    <w:rsid w:val="00745262"/>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B2905"/>
    <w:rsid w:val="007B3289"/>
    <w:rsid w:val="007B6CE4"/>
    <w:rsid w:val="007B6F03"/>
    <w:rsid w:val="007C62F8"/>
    <w:rsid w:val="007D162F"/>
    <w:rsid w:val="007D3B2D"/>
    <w:rsid w:val="007D5E76"/>
    <w:rsid w:val="007E415D"/>
    <w:rsid w:val="007E6C49"/>
    <w:rsid w:val="007F04ED"/>
    <w:rsid w:val="007F0A0B"/>
    <w:rsid w:val="007F33C4"/>
    <w:rsid w:val="007F7E6E"/>
    <w:rsid w:val="00800014"/>
    <w:rsid w:val="00800D25"/>
    <w:rsid w:val="00803286"/>
    <w:rsid w:val="00804AD2"/>
    <w:rsid w:val="0080615C"/>
    <w:rsid w:val="008149C4"/>
    <w:rsid w:val="008166B2"/>
    <w:rsid w:val="00824BA3"/>
    <w:rsid w:val="00825518"/>
    <w:rsid w:val="00842062"/>
    <w:rsid w:val="00844A34"/>
    <w:rsid w:val="00844C2E"/>
    <w:rsid w:val="00847738"/>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C2D16"/>
    <w:rsid w:val="008C6180"/>
    <w:rsid w:val="008D1BDE"/>
    <w:rsid w:val="008D6F3C"/>
    <w:rsid w:val="008E3CE6"/>
    <w:rsid w:val="008F04D8"/>
    <w:rsid w:val="008F5B94"/>
    <w:rsid w:val="00900268"/>
    <w:rsid w:val="0090160D"/>
    <w:rsid w:val="00902988"/>
    <w:rsid w:val="00902A52"/>
    <w:rsid w:val="00906FB6"/>
    <w:rsid w:val="00921153"/>
    <w:rsid w:val="00927BF6"/>
    <w:rsid w:val="0093517F"/>
    <w:rsid w:val="009358AA"/>
    <w:rsid w:val="00935F67"/>
    <w:rsid w:val="00941F8C"/>
    <w:rsid w:val="0094321D"/>
    <w:rsid w:val="009453E3"/>
    <w:rsid w:val="00950490"/>
    <w:rsid w:val="00952C54"/>
    <w:rsid w:val="009535B7"/>
    <w:rsid w:val="0095605F"/>
    <w:rsid w:val="009561CA"/>
    <w:rsid w:val="009561D5"/>
    <w:rsid w:val="0096393E"/>
    <w:rsid w:val="00966A8E"/>
    <w:rsid w:val="00972BD5"/>
    <w:rsid w:val="009736FF"/>
    <w:rsid w:val="00974BF1"/>
    <w:rsid w:val="00986D65"/>
    <w:rsid w:val="00986E78"/>
    <w:rsid w:val="00990802"/>
    <w:rsid w:val="009947D9"/>
    <w:rsid w:val="00995D10"/>
    <w:rsid w:val="009A138F"/>
    <w:rsid w:val="009A1680"/>
    <w:rsid w:val="009A3733"/>
    <w:rsid w:val="009A6124"/>
    <w:rsid w:val="009A7A18"/>
    <w:rsid w:val="009B123E"/>
    <w:rsid w:val="009B2702"/>
    <w:rsid w:val="009C388C"/>
    <w:rsid w:val="009D0814"/>
    <w:rsid w:val="009D095D"/>
    <w:rsid w:val="009D23EB"/>
    <w:rsid w:val="009D2B9B"/>
    <w:rsid w:val="009E066A"/>
    <w:rsid w:val="009E0979"/>
    <w:rsid w:val="009E2C54"/>
    <w:rsid w:val="009E35A8"/>
    <w:rsid w:val="009E39A8"/>
    <w:rsid w:val="009E5C07"/>
    <w:rsid w:val="009F12DB"/>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36D5"/>
    <w:rsid w:val="00A4674B"/>
    <w:rsid w:val="00A46B57"/>
    <w:rsid w:val="00A542A3"/>
    <w:rsid w:val="00A54C54"/>
    <w:rsid w:val="00A55827"/>
    <w:rsid w:val="00A61043"/>
    <w:rsid w:val="00A61605"/>
    <w:rsid w:val="00A645F3"/>
    <w:rsid w:val="00A65241"/>
    <w:rsid w:val="00A70EEF"/>
    <w:rsid w:val="00A73190"/>
    <w:rsid w:val="00A75E52"/>
    <w:rsid w:val="00A772A4"/>
    <w:rsid w:val="00A8005E"/>
    <w:rsid w:val="00A80FF2"/>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5C65"/>
    <w:rsid w:val="00AC261D"/>
    <w:rsid w:val="00AC6761"/>
    <w:rsid w:val="00AC7FAF"/>
    <w:rsid w:val="00AD3889"/>
    <w:rsid w:val="00AD3EF3"/>
    <w:rsid w:val="00AE62E7"/>
    <w:rsid w:val="00AE7542"/>
    <w:rsid w:val="00AF03AF"/>
    <w:rsid w:val="00AF06AF"/>
    <w:rsid w:val="00AF2332"/>
    <w:rsid w:val="00AF3736"/>
    <w:rsid w:val="00B00BC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6873"/>
    <w:rsid w:val="00BA4F7B"/>
    <w:rsid w:val="00BA6238"/>
    <w:rsid w:val="00BA7B6B"/>
    <w:rsid w:val="00BB3A82"/>
    <w:rsid w:val="00BB61DD"/>
    <w:rsid w:val="00BB6FA9"/>
    <w:rsid w:val="00BC33EB"/>
    <w:rsid w:val="00BC47FD"/>
    <w:rsid w:val="00BC6C51"/>
    <w:rsid w:val="00BD1282"/>
    <w:rsid w:val="00BD1A4A"/>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5BFE"/>
    <w:rsid w:val="00C27C5A"/>
    <w:rsid w:val="00C37230"/>
    <w:rsid w:val="00C41EEB"/>
    <w:rsid w:val="00C461CC"/>
    <w:rsid w:val="00C47209"/>
    <w:rsid w:val="00C479F0"/>
    <w:rsid w:val="00C52EE0"/>
    <w:rsid w:val="00C542C8"/>
    <w:rsid w:val="00C6033F"/>
    <w:rsid w:val="00C62585"/>
    <w:rsid w:val="00C62A47"/>
    <w:rsid w:val="00C635A8"/>
    <w:rsid w:val="00C63945"/>
    <w:rsid w:val="00C64C46"/>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E1536"/>
    <w:rsid w:val="00CE25FB"/>
    <w:rsid w:val="00CF2DC3"/>
    <w:rsid w:val="00CF760E"/>
    <w:rsid w:val="00CF7F2F"/>
    <w:rsid w:val="00D02E2D"/>
    <w:rsid w:val="00D05740"/>
    <w:rsid w:val="00D06BB4"/>
    <w:rsid w:val="00D07A91"/>
    <w:rsid w:val="00D1050C"/>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71F6F"/>
    <w:rsid w:val="00D71FE7"/>
    <w:rsid w:val="00D73499"/>
    <w:rsid w:val="00D7496B"/>
    <w:rsid w:val="00D76A17"/>
    <w:rsid w:val="00D77F4C"/>
    <w:rsid w:val="00D81FAF"/>
    <w:rsid w:val="00D83B6E"/>
    <w:rsid w:val="00D844CE"/>
    <w:rsid w:val="00D85EDC"/>
    <w:rsid w:val="00D85F2A"/>
    <w:rsid w:val="00D864CD"/>
    <w:rsid w:val="00D96183"/>
    <w:rsid w:val="00DA015D"/>
    <w:rsid w:val="00DA1FE3"/>
    <w:rsid w:val="00DA6A82"/>
    <w:rsid w:val="00DA70F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23D8"/>
    <w:rsid w:val="00E250C3"/>
    <w:rsid w:val="00E32658"/>
    <w:rsid w:val="00E32F87"/>
    <w:rsid w:val="00E36073"/>
    <w:rsid w:val="00E414A5"/>
    <w:rsid w:val="00E41578"/>
    <w:rsid w:val="00E4292F"/>
    <w:rsid w:val="00E50AB6"/>
    <w:rsid w:val="00E60349"/>
    <w:rsid w:val="00E62A9C"/>
    <w:rsid w:val="00E6339B"/>
    <w:rsid w:val="00E6393D"/>
    <w:rsid w:val="00E63F5A"/>
    <w:rsid w:val="00E67E11"/>
    <w:rsid w:val="00E7052C"/>
    <w:rsid w:val="00E817E5"/>
    <w:rsid w:val="00E94235"/>
    <w:rsid w:val="00E97022"/>
    <w:rsid w:val="00EA0339"/>
    <w:rsid w:val="00EA7DCB"/>
    <w:rsid w:val="00EB04C7"/>
    <w:rsid w:val="00EB2416"/>
    <w:rsid w:val="00EB65F7"/>
    <w:rsid w:val="00EC6513"/>
    <w:rsid w:val="00EC6DB9"/>
    <w:rsid w:val="00ED0D91"/>
    <w:rsid w:val="00ED212A"/>
    <w:rsid w:val="00ED2298"/>
    <w:rsid w:val="00ED4E5A"/>
    <w:rsid w:val="00ED59F6"/>
    <w:rsid w:val="00ED5CB5"/>
    <w:rsid w:val="00ED61FB"/>
    <w:rsid w:val="00ED6619"/>
    <w:rsid w:val="00ED6F77"/>
    <w:rsid w:val="00EE1843"/>
    <w:rsid w:val="00EE19FB"/>
    <w:rsid w:val="00EE419F"/>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D83"/>
    <w:rsid w:val="00F6012C"/>
    <w:rsid w:val="00F64F2F"/>
    <w:rsid w:val="00F650AF"/>
    <w:rsid w:val="00F6540C"/>
    <w:rsid w:val="00F65919"/>
    <w:rsid w:val="00F676EE"/>
    <w:rsid w:val="00F76A86"/>
    <w:rsid w:val="00F81838"/>
    <w:rsid w:val="00F82B3D"/>
    <w:rsid w:val="00F87597"/>
    <w:rsid w:val="00F91917"/>
    <w:rsid w:val="00F943F4"/>
    <w:rsid w:val="00F949B0"/>
    <w:rsid w:val="00F95F19"/>
    <w:rsid w:val="00F97E62"/>
    <w:rsid w:val="00FA1244"/>
    <w:rsid w:val="00FA143D"/>
    <w:rsid w:val="00FA333B"/>
    <w:rsid w:val="00FA4300"/>
    <w:rsid w:val="00FA7886"/>
    <w:rsid w:val="00FB2D76"/>
    <w:rsid w:val="00FB4198"/>
    <w:rsid w:val="00FB4BC2"/>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rtners.perkinelmer.com/Content/DealerSalesInfo/Product%20Lines/Inorganic/ICP-MS/Brochures/NexION%20300%20BRO_DEF.pdf"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anberra.com/products/detectors/pdf/SEGe-detectors-C40021.pdf" TargetMode="External"/><Relationship Id="rId4" Type="http://schemas.openxmlformats.org/officeDocument/2006/relationships/settings" Target="settings.xml"/><Relationship Id="rId9" Type="http://schemas.openxmlformats.org/officeDocument/2006/relationships/hyperlink" Target="http://www.canberra.com/products/radiochemistry_lab/pdf/G2K-BasicSpect-SS-C40220.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DC20A5-8407-47DD-BC52-1442EC514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7</TotalTime>
  <Pages>13</Pages>
  <Words>5444</Words>
  <Characters>3103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329</cp:revision>
  <cp:lastPrinted>2016-04-22T10:04:00Z</cp:lastPrinted>
  <dcterms:created xsi:type="dcterms:W3CDTF">2016-02-29T14:14:00Z</dcterms:created>
  <dcterms:modified xsi:type="dcterms:W3CDTF">2016-04-22T10:05:00Z</dcterms:modified>
</cp:coreProperties>
</file>